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98578B" w14:textId="77777777" w:rsidR="006444DD" w:rsidRPr="00A13747" w:rsidRDefault="006444DD" w:rsidP="00FC2F04">
      <w:pPr>
        <w:pStyle w:val="chaptertitle"/>
        <w:rPr>
          <w:rFonts w:cs="Times New Roman"/>
        </w:rPr>
      </w:pPr>
      <w:r w:rsidRPr="00A13747">
        <w:rPr>
          <w:rFonts w:cs="Times New Roman"/>
        </w:rPr>
        <w:t>CHAPTER 1</w:t>
      </w:r>
    </w:p>
    <w:p w14:paraId="0B6359AC" w14:textId="77777777" w:rsidR="00B021A8" w:rsidRPr="00A13747" w:rsidRDefault="006444DD" w:rsidP="00B021A8">
      <w:pPr>
        <w:pStyle w:val="Heading1"/>
        <w:rPr>
          <w:rFonts w:cs="Times New Roman"/>
        </w:rPr>
      </w:pPr>
      <w:r w:rsidRPr="00A13747">
        <w:rPr>
          <w:rFonts w:cs="Times New Roman"/>
        </w:rPr>
        <w:t>Literature Review</w:t>
      </w:r>
    </w:p>
    <w:p w14:paraId="7D73DDB8" w14:textId="77777777" w:rsidR="006444DD" w:rsidRPr="00A13747" w:rsidRDefault="006444DD" w:rsidP="00B021A8">
      <w:pPr>
        <w:rPr>
          <w:rFonts w:ascii="Times New Roman" w:hAnsi="Times New Roman" w:cs="Times New Roman"/>
        </w:rPr>
      </w:pPr>
    </w:p>
    <w:p w14:paraId="610DCB8F" w14:textId="77777777" w:rsidR="00B021A8" w:rsidRPr="00A13747" w:rsidRDefault="006444DD" w:rsidP="00B021A8">
      <w:pPr>
        <w:pStyle w:val="Heading2"/>
        <w:rPr>
          <w:rFonts w:cs="Times New Roman"/>
        </w:rPr>
      </w:pPr>
      <w:r w:rsidRPr="00A13747">
        <w:rPr>
          <w:rFonts w:cs="Times New Roman"/>
        </w:rPr>
        <w:t>Overview of HIV/AIDS</w:t>
      </w:r>
    </w:p>
    <w:p w14:paraId="6947268E" w14:textId="77777777" w:rsidR="006444DD" w:rsidRPr="00A13747" w:rsidRDefault="006444DD" w:rsidP="00B021A8">
      <w:pPr>
        <w:pStyle w:val="Heading2"/>
        <w:numPr>
          <w:ilvl w:val="0"/>
          <w:numId w:val="0"/>
        </w:numPr>
        <w:rPr>
          <w:rFonts w:cs="Times New Roman"/>
        </w:rPr>
      </w:pPr>
    </w:p>
    <w:p w14:paraId="699F0E38"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uman Immunodeficiency Virus (HIV) is </w:t>
      </w:r>
      <w:r w:rsidR="001138B8" w:rsidRPr="00A13747">
        <w:rPr>
          <w:rFonts w:ascii="Times New Roman" w:hAnsi="Times New Roman" w:cs="Times New Roman"/>
        </w:rPr>
        <w:t>a human pathogenic virus that causes</w:t>
      </w:r>
      <w:r w:rsidRPr="00A13747">
        <w:rPr>
          <w:rFonts w:ascii="Times New Roman" w:hAnsi="Times New Roman" w:cs="Times New Roman"/>
        </w:rPr>
        <w:t xml:space="preserve"> Acq</w:t>
      </w:r>
      <w:r w:rsidR="001138B8">
        <w:rPr>
          <w:rFonts w:ascii="Times New Roman" w:hAnsi="Times New Roman" w:cs="Times New Roman"/>
        </w:rPr>
        <w:t>uired Immunodeficiency Syndrome (AIDS)</w:t>
      </w:r>
      <w:r w:rsidRPr="00A13747">
        <w:rPr>
          <w:rFonts w:ascii="Times New Roman" w:hAnsi="Times New Roman" w:cs="Times New Roman"/>
        </w:rPr>
        <w:t xml:space="preserve">. HIV/AIDS has been global pandemic for over the last three decades and is depicted as the modern day plagu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Quinn, 1996)</w:t>
      </w:r>
      <w:r w:rsidR="00396871" w:rsidRPr="00A13747">
        <w:rPr>
          <w:rFonts w:ascii="Times New Roman" w:hAnsi="Times New Roman" w:cs="Times New Roman"/>
        </w:rPr>
        <w:fldChar w:fldCharType="end"/>
      </w:r>
      <w:r w:rsidRPr="00A13747">
        <w:rPr>
          <w:rFonts w:ascii="Times New Roman" w:hAnsi="Times New Roman" w:cs="Times New Roman"/>
        </w:rPr>
        <w:t>. The United Nations Acquired Immune Deficiency Syndrome (UNAIDS) global report 2012 estimates that by the end of 2011 approximately 34 million people were living with HIV (WHO factsheet Number 360 (</w:t>
      </w:r>
      <w:hyperlink r:id="rId6" w:history="1">
        <w:r w:rsidR="00CF7529" w:rsidRPr="00A13747">
          <w:rPr>
            <w:rStyle w:val="Hyperlink"/>
            <w:rFonts w:ascii="Times New Roman" w:hAnsi="Times New Roman" w:cs="Times New Roman"/>
          </w:rPr>
          <w:t>http://www.who.int/mediacentre/</w:t>
        </w:r>
      </w:hyperlink>
      <w:r w:rsidR="00A13747">
        <w:rPr>
          <w:rFonts w:ascii="Times New Roman" w:hAnsi="Times New Roman" w:cs="Times New Roman"/>
        </w:rPr>
        <w:t xml:space="preserve"> </w:t>
      </w:r>
      <w:r w:rsidRPr="00A13747">
        <w:rPr>
          <w:rFonts w:ascii="Times New Roman" w:hAnsi="Times New Roman" w:cs="Times New Roman"/>
        </w:rPr>
        <w:t>factsheets/fs360/en/)</w:t>
      </w:r>
      <w:r w:rsidR="00C650D9" w:rsidRPr="00A13747">
        <w:rPr>
          <w:rFonts w:ascii="Times New Roman" w:hAnsi="Times New Roman" w:cs="Times New Roman"/>
        </w:rPr>
        <w:t>)</w:t>
      </w:r>
      <w:r w:rsidRPr="00A13747">
        <w:rPr>
          <w:rFonts w:ascii="Times New Roman" w:hAnsi="Times New Roman" w:cs="Times New Roman"/>
        </w:rPr>
        <w:t xml:space="preserve"> and that over 95% of them </w:t>
      </w:r>
      <w:r w:rsidR="00A13747">
        <w:rPr>
          <w:rFonts w:ascii="Times New Roman" w:hAnsi="Times New Roman" w:cs="Times New Roman"/>
        </w:rPr>
        <w:t>are living in low and middle in</w:t>
      </w:r>
      <w:r w:rsidRPr="00A13747">
        <w:rPr>
          <w:rFonts w:ascii="Times New Roman" w:hAnsi="Times New Roman" w:cs="Times New Roman"/>
        </w:rPr>
        <w:t xml:space="preserve">come countr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 There is a significant variation in HIV prevalence among the countries around the globe (</w:t>
      </w:r>
      <w:r w:rsidRPr="00A13747">
        <w:rPr>
          <w:rFonts w:ascii="Times New Roman" w:hAnsi="Times New Roman" w:cs="Times New Roman"/>
          <w:b/>
        </w:rPr>
        <w:t>Figure 1.1</w:t>
      </w:r>
      <w:r w:rsidRPr="00A13747">
        <w:rPr>
          <w:rFonts w:ascii="Times New Roman" w:hAnsi="Times New Roman" w:cs="Times New Roman"/>
        </w:rPr>
        <w:t>). The UNAIDS 2012 report shows that although the global trend of new HIV infections and HIV-related deaths per year is declining, the current number of HIV infections is the highest since 1990 (</w:t>
      </w:r>
      <w:r w:rsidRPr="00A13747">
        <w:rPr>
          <w:rFonts w:ascii="Times New Roman" w:hAnsi="Times New Roman" w:cs="Times New Roman"/>
          <w:b/>
        </w:rPr>
        <w:t>Figure 1.2</w:t>
      </w:r>
      <w:r w:rsidRPr="00A13747">
        <w:rPr>
          <w:rFonts w:ascii="Times New Roman" w:hAnsi="Times New Roman" w:cs="Times New Roman"/>
        </w:rPr>
        <w:t xml:space="preserve">). The sub-Saharan region of Africa is the region most aggravated by the virus with 23.5 million people living with H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xml:space="preserve">. UNAIDS estimates that approximately 1 in every 20 adults is HIV infected in this reg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This is 25 or more times the HIV prevalence in any other region of the world</w:t>
      </w:r>
      <w:r w:rsidR="00CC7EFA"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00CC7EFA"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xml:space="preserve">. Countries in Sub-Saharan Africa also have varying HIV prevalence with South Africa at the top followed by Nigeri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next severely affected regions, besides African </w:t>
      </w:r>
      <w:r w:rsidRPr="00A13747">
        <w:rPr>
          <w:rFonts w:ascii="Times New Roman" w:hAnsi="Times New Roman" w:cs="Times New Roman"/>
        </w:rPr>
        <w:lastRenderedPageBreak/>
        <w:t xml:space="preserve">continent, are Asia (China, Thailand, Indonesia), Caribbean and Eastern Europe, North America, western and central Euro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w:t>
      </w:r>
    </w:p>
    <w:p w14:paraId="15F1651F" w14:textId="77777777" w:rsidR="006444DD" w:rsidRPr="00A13747" w:rsidRDefault="006444DD" w:rsidP="006444DD">
      <w:pPr>
        <w:spacing w:line="480" w:lineRule="auto"/>
        <w:jc w:val="both"/>
        <w:rPr>
          <w:rFonts w:ascii="Times New Roman" w:hAnsi="Times New Roman" w:cs="Times New Roman"/>
        </w:rPr>
      </w:pPr>
    </w:p>
    <w:p w14:paraId="68C10384" w14:textId="77777777" w:rsidR="00B021A8" w:rsidRPr="00A13747" w:rsidRDefault="006444DD" w:rsidP="00B021A8">
      <w:pPr>
        <w:pStyle w:val="Heading2"/>
        <w:rPr>
          <w:rFonts w:cs="Times New Roman"/>
        </w:rPr>
      </w:pPr>
      <w:r w:rsidRPr="00A13747">
        <w:rPr>
          <w:rFonts w:cs="Times New Roman"/>
        </w:rPr>
        <w:t>Discovery and characterization of HIV</w:t>
      </w:r>
    </w:p>
    <w:p w14:paraId="4FB0D411" w14:textId="77777777" w:rsidR="006444DD" w:rsidRPr="00A13747" w:rsidRDefault="006444DD" w:rsidP="00B021A8">
      <w:pPr>
        <w:rPr>
          <w:rFonts w:ascii="Times New Roman" w:hAnsi="Times New Roman" w:cs="Times New Roman"/>
        </w:rPr>
      </w:pPr>
    </w:p>
    <w:p w14:paraId="4DC46658" w14:textId="77777777" w:rsidR="001B0251"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s early as 1959, HIV infection cases had been documented but were unreporte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rbitt et al., 1990; Nahmias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Curious doctors at that time collected patient blood samples and kept frozen, which were later shown to have HIV antibod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Zhu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In June 1981, a case of acute immune depletion associated secondary infection was reported in some homosexuals in the US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iedman-Kien, 1981; Friedman-Kien et al., 1981)</w:t>
      </w:r>
      <w:r w:rsidR="00396871" w:rsidRPr="00A13747">
        <w:rPr>
          <w:rFonts w:ascii="Times New Roman" w:hAnsi="Times New Roman" w:cs="Times New Roman"/>
        </w:rPr>
        <w:fldChar w:fldCharType="end"/>
      </w:r>
      <w:r w:rsidRPr="00A13747">
        <w:rPr>
          <w:rFonts w:ascii="Times New Roman" w:hAnsi="Times New Roman" w:cs="Times New Roman"/>
        </w:rPr>
        <w:t xml:space="preserve">. Their infection was coupled with no lymphocyte prolifer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ottlieb et al., 1981)</w:t>
      </w:r>
      <w:r w:rsidR="00396871" w:rsidRPr="00A13747">
        <w:rPr>
          <w:rFonts w:ascii="Times New Roman" w:hAnsi="Times New Roman" w:cs="Times New Roman"/>
        </w:rPr>
        <w:fldChar w:fldCharType="end"/>
      </w:r>
      <w:r w:rsidRPr="00A13747">
        <w:rPr>
          <w:rFonts w:ascii="Times New Roman" w:hAnsi="Times New Roman" w:cs="Times New Roman"/>
        </w:rPr>
        <w:t xml:space="preserve">. Until 1983, the causative agent responsible for the severe immune depletion, named </w:t>
      </w:r>
      <w:r w:rsidR="00F4241C" w:rsidRPr="00A13747">
        <w:rPr>
          <w:rFonts w:ascii="Times New Roman" w:hAnsi="Times New Roman" w:cs="Times New Roman"/>
        </w:rPr>
        <w:t>Acquired Immunodeficiency Syndrome (</w:t>
      </w:r>
      <w:r w:rsidRPr="00A13747">
        <w:rPr>
          <w:rFonts w:ascii="Times New Roman" w:hAnsi="Times New Roman" w:cs="Times New Roman"/>
        </w:rPr>
        <w:t>AIDS</w:t>
      </w:r>
      <w:r w:rsidR="00F4241C" w:rsidRPr="00A13747">
        <w:rPr>
          <w:rFonts w:ascii="Times New Roman" w:hAnsi="Times New Roman" w:cs="Times New Roman"/>
        </w:rPr>
        <w:t>)</w:t>
      </w:r>
      <w:r w:rsidRPr="00A13747">
        <w:rPr>
          <w:rFonts w:ascii="Times New Roman" w:hAnsi="Times New Roman" w:cs="Times New Roman"/>
        </w:rPr>
        <w:t xml:space="preserve">, was unknow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cis et al., 1983; Gallo et al., 1983)</w:t>
      </w:r>
      <w:r w:rsidR="00396871" w:rsidRPr="00A13747">
        <w:rPr>
          <w:rFonts w:ascii="Times New Roman" w:hAnsi="Times New Roman" w:cs="Times New Roman"/>
        </w:rPr>
        <w:fldChar w:fldCharType="end"/>
      </w:r>
      <w:r w:rsidRPr="00A13747">
        <w:rPr>
          <w:rFonts w:ascii="Times New Roman" w:hAnsi="Times New Roman" w:cs="Times New Roman"/>
        </w:rPr>
        <w:t xml:space="preserve">, when Luc Montagnier’s group at “Institut Pasteur” in Paris isolated the virus, which was initially named Human T-cell Leucamia Virus (HTLC) and later named as Human Immunodeficiency Virus (H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ahmias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Jay Levy’s group in San Francisco, USA also subsequently found the virus confirming the discovery in Pari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vy et al., 1984)</w:t>
      </w:r>
      <w:r w:rsidR="00396871" w:rsidRPr="00A13747">
        <w:rPr>
          <w:rFonts w:ascii="Times New Roman" w:hAnsi="Times New Roman" w:cs="Times New Roman"/>
        </w:rPr>
        <w:fldChar w:fldCharType="end"/>
      </w:r>
      <w:r w:rsidRPr="00A13747">
        <w:rPr>
          <w:rFonts w:ascii="Times New Roman" w:hAnsi="Times New Roman" w:cs="Times New Roman"/>
        </w:rPr>
        <w:t xml:space="preserve">. They found HIV was a lentivirus from Group VI retrovirus with two single strand RNA molecu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timore, 1971)</w:t>
      </w:r>
      <w:r w:rsidR="00396871" w:rsidRPr="00A13747">
        <w:rPr>
          <w:rFonts w:ascii="Times New Roman" w:hAnsi="Times New Roman" w:cs="Times New Roman"/>
        </w:rPr>
        <w:fldChar w:fldCharType="end"/>
      </w:r>
      <w:r w:rsidRPr="00A13747">
        <w:rPr>
          <w:rFonts w:ascii="Times New Roman" w:hAnsi="Times New Roman" w:cs="Times New Roman"/>
        </w:rPr>
        <w:t xml:space="preserve">; unique to any other previously isolated viruses and the virus can transmit from infected to healthy peop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gers et al., 1987; Wofsy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mother to child through umbilical cor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llo et al., 1983; Ziegl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02971377" w14:textId="77777777" w:rsidR="006444DD" w:rsidRPr="00A13747" w:rsidRDefault="006444DD" w:rsidP="006444DD">
      <w:pPr>
        <w:spacing w:line="480" w:lineRule="auto"/>
        <w:jc w:val="both"/>
        <w:rPr>
          <w:rFonts w:ascii="Times New Roman" w:hAnsi="Times New Roman" w:cs="Times New Roman"/>
        </w:rPr>
      </w:pPr>
    </w:p>
    <w:p w14:paraId="78D2795E"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ery soon, scientists around the world </w:t>
      </w:r>
      <w:r w:rsidR="001B0251" w:rsidRPr="00A13747">
        <w:rPr>
          <w:rFonts w:ascii="Times New Roman" w:hAnsi="Times New Roman" w:cs="Times New Roman"/>
        </w:rPr>
        <w:t xml:space="preserve">were researching </w:t>
      </w:r>
      <w:r w:rsidRPr="00A13747">
        <w:rPr>
          <w:rFonts w:ascii="Times New Roman" w:hAnsi="Times New Roman" w:cs="Times New Roman"/>
        </w:rPr>
        <w:t xml:space="preserve">on this transmissible retrovirus. Complete sequencing of HIV genome in 198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atn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led </w:t>
      </w:r>
      <w:r w:rsidRPr="00A13747">
        <w:rPr>
          <w:rFonts w:ascii="Times New Roman" w:hAnsi="Times New Roman" w:cs="Times New Roman"/>
        </w:rPr>
        <w:lastRenderedPageBreak/>
        <w:t xml:space="preserve">scientists to know more insights of HIV including its origin, genes/proteins and life cyc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in-Hobson et al., 1985)</w:t>
      </w:r>
      <w:r w:rsidR="00396871" w:rsidRPr="00A13747">
        <w:rPr>
          <w:rFonts w:ascii="Times New Roman" w:hAnsi="Times New Roman" w:cs="Times New Roman"/>
        </w:rPr>
        <w:fldChar w:fldCharType="end"/>
      </w:r>
      <w:r w:rsidRPr="00A13747">
        <w:rPr>
          <w:rFonts w:ascii="Times New Roman" w:hAnsi="Times New Roman" w:cs="Times New Roman"/>
        </w:rPr>
        <w:t>.</w:t>
      </w:r>
    </w:p>
    <w:p w14:paraId="3D8713BF" w14:textId="77777777" w:rsidR="00B021A8" w:rsidRPr="00A13747" w:rsidRDefault="00B021A8" w:rsidP="006444DD">
      <w:pPr>
        <w:spacing w:line="480" w:lineRule="auto"/>
        <w:jc w:val="both"/>
        <w:rPr>
          <w:rFonts w:ascii="Times New Roman" w:hAnsi="Times New Roman" w:cs="Times New Roman"/>
        </w:rPr>
      </w:pPr>
    </w:p>
    <w:p w14:paraId="020D55E4" w14:textId="77777777" w:rsidR="006444DD" w:rsidRPr="00A13747" w:rsidRDefault="006444DD" w:rsidP="00B021A8">
      <w:pPr>
        <w:pStyle w:val="Heading2"/>
        <w:rPr>
          <w:rFonts w:cs="Times New Roman"/>
        </w:rPr>
      </w:pPr>
      <w:r w:rsidRPr="00A13747">
        <w:rPr>
          <w:rFonts w:cs="Times New Roman"/>
        </w:rPr>
        <w:t>Origin and evolution of HIV</w:t>
      </w:r>
    </w:p>
    <w:p w14:paraId="54A4B497" w14:textId="77777777" w:rsidR="006444DD" w:rsidRPr="00A13747" w:rsidRDefault="006444DD" w:rsidP="006444DD">
      <w:pPr>
        <w:spacing w:line="480" w:lineRule="auto"/>
        <w:jc w:val="both"/>
        <w:rPr>
          <w:rFonts w:ascii="Times New Roman" w:hAnsi="Times New Roman" w:cs="Times New Roman"/>
        </w:rPr>
      </w:pPr>
    </w:p>
    <w:p w14:paraId="4DB0D781"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Exploration of the retrovirus led researchers to identify similarities between HIV and a retrovirus in African non-human primates that were then known as Simian Immunodeficiency Virus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About 40 different primates, in Africa, </w:t>
      </w:r>
      <w:r w:rsidR="001B0251" w:rsidRPr="00A13747">
        <w:rPr>
          <w:rFonts w:ascii="Times New Roman" w:hAnsi="Times New Roman" w:cs="Times New Roman"/>
        </w:rPr>
        <w:t xml:space="preserve">were </w:t>
      </w:r>
      <w:r w:rsidRPr="00A13747">
        <w:rPr>
          <w:rFonts w:ascii="Times New Roman" w:hAnsi="Times New Roman" w:cs="Times New Roman"/>
        </w:rPr>
        <w:t xml:space="preserve">infected with SIV with some harboring multiple strain of SIV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petrei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Phylogenetic analysis of SIV from African non-human primates and HIV in human provided remarkable understanding of viral transmission as zoonotic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iles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d evolution of the virus in human after transmi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w:t>
      </w:r>
      <w:r w:rsidR="001B0251" w:rsidRPr="00A13747">
        <w:rPr>
          <w:rFonts w:ascii="Times New Roman" w:hAnsi="Times New Roman" w:cs="Times New Roman"/>
        </w:rPr>
        <w:t xml:space="preserve"> </w:t>
      </w:r>
      <w:r w:rsidRPr="00A13747">
        <w:rPr>
          <w:rFonts w:ascii="Times New Roman" w:hAnsi="Times New Roman" w:cs="Times New Roman"/>
        </w:rPr>
        <w:t xml:space="preserve">HIV is divided into two groups – HIV-1 and HIV-2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Each group resulted from an independent cross species transmission from different African non-human primates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HIV-2 </w:t>
      </w:r>
      <w:r w:rsidR="001B0251" w:rsidRPr="00A13747">
        <w:rPr>
          <w:rFonts w:ascii="Times New Roman" w:hAnsi="Times New Roman" w:cs="Times New Roman"/>
        </w:rPr>
        <w:t>was</w:t>
      </w:r>
      <w:r w:rsidRPr="00A13747">
        <w:rPr>
          <w:rFonts w:ascii="Times New Roman" w:hAnsi="Times New Roman" w:cs="Times New Roman"/>
        </w:rPr>
        <w:t xml:space="preserve"> discovered in 1986. This group </w:t>
      </w:r>
      <w:r w:rsidR="001B0251" w:rsidRPr="00A13747">
        <w:rPr>
          <w:rFonts w:ascii="Times New Roman" w:hAnsi="Times New Roman" w:cs="Times New Roman"/>
        </w:rPr>
        <w:t>was</w:t>
      </w:r>
      <w:r w:rsidRPr="00A13747">
        <w:rPr>
          <w:rFonts w:ascii="Times New Roman" w:hAnsi="Times New Roman" w:cs="Times New Roman"/>
        </w:rPr>
        <w:t xml:space="preserve"> transmitted from sooty mangabey monkeys (Cercocebus aty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and its prevalence </w:t>
      </w:r>
      <w:r w:rsidR="001B0251" w:rsidRPr="00A13747">
        <w:rPr>
          <w:rFonts w:ascii="Times New Roman" w:hAnsi="Times New Roman" w:cs="Times New Roman"/>
        </w:rPr>
        <w:t>was</w:t>
      </w:r>
      <w:r w:rsidRPr="00A13747">
        <w:rPr>
          <w:rFonts w:ascii="Times New Roman" w:hAnsi="Times New Roman" w:cs="Times New Roman"/>
        </w:rPr>
        <w:t xml:space="preserve"> also high in the geographical location of these monkeys in West Afric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ntiago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Sooty mangabey monkeys </w:t>
      </w:r>
      <w:r w:rsidR="001B0251" w:rsidRPr="00A13747">
        <w:rPr>
          <w:rFonts w:ascii="Times New Roman" w:hAnsi="Times New Roman" w:cs="Times New Roman"/>
        </w:rPr>
        <w:t xml:space="preserve">were </w:t>
      </w:r>
      <w:r w:rsidRPr="00A13747">
        <w:rPr>
          <w:rFonts w:ascii="Times New Roman" w:hAnsi="Times New Roman" w:cs="Times New Roman"/>
        </w:rPr>
        <w:t xml:space="preserve">naturally infected by a strain of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The phylogenetic analysis of HIV-2 strains show</w:t>
      </w:r>
      <w:r w:rsidR="001B0251" w:rsidRPr="00A13747">
        <w:rPr>
          <w:rFonts w:ascii="Times New Roman" w:hAnsi="Times New Roman" w:cs="Times New Roman"/>
        </w:rPr>
        <w:t>ed</w:t>
      </w:r>
      <w:r w:rsidRPr="00A13747">
        <w:rPr>
          <w:rFonts w:ascii="Times New Roman" w:hAnsi="Times New Roman" w:cs="Times New Roman"/>
        </w:rPr>
        <w:t xml:space="preserve"> that they closely group with the SIVsmm stra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that </w:t>
      </w:r>
      <w:r w:rsidR="001B0251" w:rsidRPr="00A13747">
        <w:rPr>
          <w:rFonts w:ascii="Times New Roman" w:hAnsi="Times New Roman" w:cs="Times New Roman"/>
        </w:rPr>
        <w:t>were</w:t>
      </w:r>
      <w:r w:rsidRPr="00A13747">
        <w:rPr>
          <w:rFonts w:ascii="Times New Roman" w:hAnsi="Times New Roman" w:cs="Times New Roman"/>
        </w:rPr>
        <w:t xml:space="preserve"> non-pathogentic to its host monkey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SIVsmm evolved in its host to produce multiple strains and subsequent multiple zoonotic transmissions from sooty mangabey monkeys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hn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gave rise to different subtypes of HIV-2. Although HIV-2 subtypes A to G </w:t>
      </w:r>
      <w:r w:rsidR="001B0251" w:rsidRPr="00A13747">
        <w:rPr>
          <w:rFonts w:ascii="Times New Roman" w:hAnsi="Times New Roman" w:cs="Times New Roman"/>
        </w:rPr>
        <w:t xml:space="preserve">were </w:t>
      </w:r>
      <w:r w:rsidRPr="00A13747">
        <w:rPr>
          <w:rFonts w:ascii="Times New Roman" w:hAnsi="Times New Roman" w:cs="Times New Roman"/>
        </w:rPr>
        <w:t xml:space="preserve">identified in </w:t>
      </w:r>
      <w:r w:rsidRPr="00A13747">
        <w:rPr>
          <w:rFonts w:ascii="Times New Roman" w:hAnsi="Times New Roman" w:cs="Times New Roman"/>
        </w:rPr>
        <w:lastRenderedPageBreak/>
        <w:t xml:space="preserve">human, it </w:t>
      </w:r>
      <w:r w:rsidR="001B0251" w:rsidRPr="00A13747">
        <w:rPr>
          <w:rFonts w:ascii="Times New Roman" w:hAnsi="Times New Roman" w:cs="Times New Roman"/>
        </w:rPr>
        <w:t>was</w:t>
      </w:r>
      <w:r w:rsidRPr="00A13747">
        <w:rPr>
          <w:rFonts w:ascii="Times New Roman" w:hAnsi="Times New Roman" w:cs="Times New Roman"/>
        </w:rPr>
        <w:t xml:space="preserve"> assumed that more subtypes were introduced in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ürtler, 2004)</w:t>
      </w:r>
      <w:r w:rsidR="00396871" w:rsidRPr="00A13747">
        <w:rPr>
          <w:rFonts w:ascii="Times New Roman" w:hAnsi="Times New Roman" w:cs="Times New Roman"/>
        </w:rPr>
        <w:fldChar w:fldCharType="end"/>
      </w:r>
      <w:r w:rsidRPr="00A13747">
        <w:rPr>
          <w:rFonts w:ascii="Times New Roman" w:hAnsi="Times New Roman" w:cs="Times New Roman"/>
        </w:rPr>
        <w:t xml:space="preserve"> but </w:t>
      </w:r>
      <w:r w:rsidR="002804C6" w:rsidRPr="00A13747">
        <w:rPr>
          <w:rFonts w:ascii="Times New Roman" w:hAnsi="Times New Roman" w:cs="Times New Roman"/>
        </w:rPr>
        <w:t>were</w:t>
      </w:r>
      <w:r w:rsidRPr="00A13747">
        <w:rPr>
          <w:rFonts w:ascii="Times New Roman" w:hAnsi="Times New Roman" w:cs="Times New Roman"/>
        </w:rPr>
        <w:t xml:space="preserve"> lost for low adaptation fitn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mond et al., 2004)</w:t>
      </w:r>
      <w:r w:rsidR="00396871" w:rsidRPr="00A13747">
        <w:rPr>
          <w:rFonts w:ascii="Times New Roman" w:hAnsi="Times New Roman" w:cs="Times New Roman"/>
        </w:rPr>
        <w:fldChar w:fldCharType="end"/>
      </w:r>
      <w:r w:rsidRPr="00A13747">
        <w:rPr>
          <w:rFonts w:ascii="Times New Roman" w:hAnsi="Times New Roman" w:cs="Times New Roman"/>
        </w:rPr>
        <w:t>.</w:t>
      </w:r>
    </w:p>
    <w:p w14:paraId="144847C2" w14:textId="77777777" w:rsidR="006444DD" w:rsidRPr="00A13747" w:rsidRDefault="006444DD" w:rsidP="006444DD">
      <w:pPr>
        <w:spacing w:line="480" w:lineRule="auto"/>
        <w:jc w:val="both"/>
        <w:rPr>
          <w:rFonts w:ascii="Times New Roman" w:hAnsi="Times New Roman" w:cs="Times New Roman"/>
        </w:rPr>
      </w:pPr>
    </w:p>
    <w:p w14:paraId="33F5936D"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is the result of at least three cross species transmission events from chimpanzees (Pan troglodytes troglodytes (Ptt))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et et al., 1990; Peeters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Phylogenetic analysis of HIV-1 sequences has shown that three independent cross transmission of the virus in to the human population, each giving rises to three sub groups: group M (Major), group O (Outlier) and group N (Non M or Non O) </w:t>
      </w:r>
      <w:r w:rsidR="00396871"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hn et al., 2000; Keele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Recently a new HIV-1 strain, classified as group P, distinct from the previous three groups, has been discovered in a patient in Camero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396871" w:rsidRPr="00A13747">
        <w:rPr>
          <w:rFonts w:ascii="Times New Roman" w:hAnsi="Times New Roman" w:cs="Times New Roman"/>
        </w:rPr>
        <w:fldChar w:fldCharType="end"/>
      </w:r>
      <w:r w:rsidRPr="00A13747">
        <w:rPr>
          <w:rFonts w:ascii="Times New Roman" w:hAnsi="Times New Roman" w:cs="Times New Roman"/>
        </w:rPr>
        <w:t>.</w:t>
      </w:r>
    </w:p>
    <w:p w14:paraId="6F258E0B" w14:textId="77777777" w:rsidR="006444DD" w:rsidRPr="00A13747" w:rsidRDefault="006444DD" w:rsidP="006444DD">
      <w:pPr>
        <w:spacing w:line="480" w:lineRule="auto"/>
        <w:jc w:val="both"/>
        <w:rPr>
          <w:rFonts w:ascii="Times New Roman" w:hAnsi="Times New Roman" w:cs="Times New Roman"/>
        </w:rPr>
      </w:pPr>
    </w:p>
    <w:p w14:paraId="0EC726D9"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M is the most prevalent and accounts for 98% of all infection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Its epicenter is thought to be Kinshasha of present day Democratic Republic of Congo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Site stripping for clock detection method shows that group M and its closest simian relative branch out from their common ancestor in 17th centur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lemi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hereas molecular clock analysis of group M shows that the origin of it’s most recent common ancestor dates back to late 1920s </w:t>
      </w:r>
      <w:r w:rsidR="00396871"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rb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By 1960, long before human discovered its presence, HIV-1 group M had already diversified substantially </w:t>
      </w:r>
      <w:r w:rsidR="00396871"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orobey et al., 2008)</w:t>
      </w:r>
      <w:r w:rsidR="00396871" w:rsidRPr="00A13747">
        <w:rPr>
          <w:rFonts w:ascii="Times New Roman" w:hAnsi="Times New Roman" w:cs="Times New Roman"/>
        </w:rPr>
        <w:fldChar w:fldCharType="end"/>
      </w:r>
      <w:r w:rsidRPr="00A13747">
        <w:rPr>
          <w:rFonts w:ascii="Times New Roman" w:hAnsi="Times New Roman" w:cs="Times New Roman"/>
        </w:rPr>
        <w:t>.</w:t>
      </w:r>
    </w:p>
    <w:p w14:paraId="092A0736" w14:textId="77777777" w:rsidR="006444DD" w:rsidRPr="00A13747" w:rsidRDefault="006444DD" w:rsidP="006444DD">
      <w:pPr>
        <w:spacing w:line="480" w:lineRule="auto"/>
        <w:jc w:val="both"/>
        <w:rPr>
          <w:rFonts w:ascii="Times New Roman" w:hAnsi="Times New Roman" w:cs="Times New Roman"/>
        </w:rPr>
      </w:pPr>
    </w:p>
    <w:p w14:paraId="2C6354D2"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O and group N are rare and geographically confined to West African regions such as Cameroon and neighboring countr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It is still not understood about the non-pandemic characteristics of group O and N HIV-1 virus </w:t>
      </w:r>
      <w:r w:rsidRPr="00A13747">
        <w:rPr>
          <w:rFonts w:ascii="Times New Roman" w:hAnsi="Times New Roman" w:cs="Times New Roman"/>
        </w:rPr>
        <w:lastRenderedPageBreak/>
        <w:t xml:space="preserve">after the first zoonotic transmi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riën et al., 2005)</w:t>
      </w:r>
      <w:r w:rsidR="00396871" w:rsidRPr="00A13747">
        <w:rPr>
          <w:rFonts w:ascii="Times New Roman" w:hAnsi="Times New Roman" w:cs="Times New Roman"/>
        </w:rPr>
        <w:fldChar w:fldCharType="end"/>
      </w:r>
      <w:r w:rsidRPr="00A13747">
        <w:rPr>
          <w:rFonts w:ascii="Times New Roman" w:hAnsi="Times New Roman" w:cs="Times New Roman"/>
        </w:rPr>
        <w:t>.  It has been suggested that reduced replication capacity and transmission fitness are keys to their low prevalence</w:t>
      </w:r>
      <w:r w:rsidR="00DE11FC"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riën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Group O strain has at least 50% genetic identity with group 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ürtler, 2004; VANDEN HAESEVELDE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and the molecular clock model of this group also showed that its origin dates back to 1920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mey et al., 2004a)</w:t>
      </w:r>
      <w:r w:rsidR="00396871" w:rsidRPr="00A13747">
        <w:rPr>
          <w:rFonts w:ascii="Times New Roman" w:hAnsi="Times New Roman" w:cs="Times New Roman"/>
        </w:rPr>
        <w:fldChar w:fldCharType="end"/>
      </w:r>
      <w:r w:rsidRPr="00A13747">
        <w:rPr>
          <w:rFonts w:ascii="Times New Roman" w:hAnsi="Times New Roman" w:cs="Times New Roman"/>
        </w:rPr>
        <w:t xml:space="preserve">. The date of origin of the introduction of group N into human population has been estimated to be in 1960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on et al., 1998a)</w:t>
      </w:r>
      <w:r w:rsidR="00396871" w:rsidRPr="00A13747">
        <w:rPr>
          <w:rFonts w:ascii="Times New Roman" w:hAnsi="Times New Roman" w:cs="Times New Roman"/>
        </w:rPr>
        <w:fldChar w:fldCharType="end"/>
      </w:r>
      <w:r w:rsidRPr="00A13747">
        <w:rPr>
          <w:rFonts w:ascii="Times New Roman" w:hAnsi="Times New Roman" w:cs="Times New Roman"/>
        </w:rPr>
        <w:t xml:space="preserve">. Phylogenetic analysis using genetic sequence under evolutionary pressure shows its close grouping with SIV from Chimpanzee </w:t>
      </w:r>
      <w:r w:rsidR="00396871"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rbet et al., 2000; 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This indicates that group N might be a recombinant strain of SIV and HIV-1 group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on et al., 1998a)</w:t>
      </w:r>
      <w:r w:rsidR="00396871" w:rsidRPr="00A13747">
        <w:rPr>
          <w:rFonts w:ascii="Times New Roman" w:hAnsi="Times New Roman" w:cs="Times New Roman"/>
        </w:rPr>
        <w:fldChar w:fldCharType="end"/>
      </w:r>
      <w:r w:rsidRPr="00A13747">
        <w:rPr>
          <w:rFonts w:ascii="Times New Roman" w:hAnsi="Times New Roman" w:cs="Times New Roman"/>
        </w:rPr>
        <w:t>.</w:t>
      </w:r>
    </w:p>
    <w:p w14:paraId="79B9CA96" w14:textId="77777777" w:rsidR="006444DD" w:rsidRPr="00A13747" w:rsidRDefault="006444DD" w:rsidP="006444DD">
      <w:pPr>
        <w:spacing w:line="480" w:lineRule="auto"/>
        <w:jc w:val="both"/>
        <w:rPr>
          <w:rFonts w:ascii="Times New Roman" w:hAnsi="Times New Roman" w:cs="Times New Roman"/>
        </w:rPr>
      </w:pPr>
    </w:p>
    <w:p w14:paraId="679DD59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P is transmitted from gorilla as it is closely related to its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A study of HIV infected people in Cameroon shows its low prevalence of 0.06%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Although HIV group P is discovery only in Cameroon and confined there, it can still be pandemic as it can adapt in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w:t>
      </w:r>
    </w:p>
    <w:p w14:paraId="2D1756A0" w14:textId="77777777" w:rsidR="00B021A8" w:rsidRPr="00A13747" w:rsidRDefault="00B021A8" w:rsidP="006444DD">
      <w:pPr>
        <w:spacing w:line="480" w:lineRule="auto"/>
        <w:jc w:val="both"/>
        <w:rPr>
          <w:rFonts w:ascii="Times New Roman" w:hAnsi="Times New Roman" w:cs="Times New Roman"/>
        </w:rPr>
      </w:pPr>
    </w:p>
    <w:p w14:paraId="7362F304" w14:textId="77777777" w:rsidR="00B021A8" w:rsidRPr="00A13747" w:rsidRDefault="006444DD" w:rsidP="00B021A8">
      <w:pPr>
        <w:pStyle w:val="Heading2"/>
        <w:rPr>
          <w:rFonts w:cs="Times New Roman"/>
        </w:rPr>
      </w:pPr>
      <w:r w:rsidRPr="00A13747">
        <w:rPr>
          <w:rFonts w:cs="Times New Roman"/>
        </w:rPr>
        <w:t>HIV-1 Diversity</w:t>
      </w:r>
    </w:p>
    <w:p w14:paraId="3611D7D1" w14:textId="77777777" w:rsidR="006444DD" w:rsidRPr="00A13747" w:rsidRDefault="006444DD" w:rsidP="00B021A8">
      <w:pPr>
        <w:rPr>
          <w:rFonts w:ascii="Times New Roman" w:hAnsi="Times New Roman" w:cs="Times New Roman"/>
        </w:rPr>
      </w:pPr>
    </w:p>
    <w:p w14:paraId="65912E09" w14:textId="77777777" w:rsidR="00B021A8" w:rsidRPr="00A13747" w:rsidRDefault="006444DD" w:rsidP="00B021A8">
      <w:pPr>
        <w:pStyle w:val="Heading3"/>
        <w:rPr>
          <w:rFonts w:cs="Times New Roman"/>
        </w:rPr>
      </w:pPr>
      <w:r w:rsidRPr="00A13747">
        <w:rPr>
          <w:rFonts w:cs="Times New Roman"/>
        </w:rPr>
        <w:t>HIV-1 subtypes</w:t>
      </w:r>
    </w:p>
    <w:p w14:paraId="0DA0098E" w14:textId="77777777" w:rsidR="006444DD" w:rsidRPr="00A13747" w:rsidRDefault="006444DD" w:rsidP="00B021A8">
      <w:pPr>
        <w:rPr>
          <w:rFonts w:ascii="Times New Roman" w:hAnsi="Times New Roman" w:cs="Times New Roman"/>
        </w:rPr>
      </w:pPr>
    </w:p>
    <w:p w14:paraId="4F9B50D8"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group M is highly diversified and it is classified into nine subtypes: A, B, C, D, F, G, H, J and K (Figure 1.3)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The subtype classification is based on the phylogenetic and sequence distance analyses using gene sequence data forming major clad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At least three epidemiologically unlinked sequences are required for defining a subty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396871" w:rsidRPr="00A13747">
        <w:rPr>
          <w:rFonts w:ascii="Times New Roman" w:hAnsi="Times New Roman" w:cs="Times New Roman"/>
        </w:rPr>
        <w:fldChar w:fldCharType="end"/>
      </w:r>
      <w:r w:rsidRPr="00A13747">
        <w:rPr>
          <w:rFonts w:ascii="Times New Roman" w:hAnsi="Times New Roman" w:cs="Times New Roman"/>
        </w:rPr>
        <w:t>.</w:t>
      </w:r>
    </w:p>
    <w:p w14:paraId="14795A85" w14:textId="77777777" w:rsidR="006444DD" w:rsidRPr="00A13747" w:rsidRDefault="006444DD" w:rsidP="006444DD">
      <w:pPr>
        <w:spacing w:line="480" w:lineRule="auto"/>
        <w:jc w:val="both"/>
        <w:rPr>
          <w:rFonts w:ascii="Times New Roman" w:hAnsi="Times New Roman" w:cs="Times New Roman"/>
        </w:rPr>
      </w:pPr>
    </w:p>
    <w:p w14:paraId="0E9250F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classification of new subtype should also follow the same rule as “roughly equidistant from all previously characterized subtypes in all regions of the genome with a distinct pre-subtype branch similar to those of other subtyp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The predominating group M subtypes are A, B, C and D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range of amino acid variation at gene level within a subtype and between subtypes differs from 15%– 20% and 25% - 35% respectivel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orber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Subtypes F, H, J and K infections are rare and collectively account for only 0.94% infectio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1E382956" w14:textId="77777777" w:rsidR="006444DD" w:rsidRPr="00A13747" w:rsidRDefault="006444DD" w:rsidP="006444DD">
      <w:pPr>
        <w:spacing w:line="480" w:lineRule="auto"/>
        <w:jc w:val="both"/>
        <w:rPr>
          <w:rFonts w:ascii="Times New Roman" w:hAnsi="Times New Roman" w:cs="Times New Roman"/>
        </w:rPr>
      </w:pPr>
    </w:p>
    <w:p w14:paraId="6B967E6A"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ubtypes can be further classified to sub-subtype based on a distinct sister clade form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ithin a clade with the same rule of </w:t>
      </w:r>
      <w:r w:rsidR="001138B8">
        <w:rPr>
          <w:rFonts w:ascii="Times New Roman" w:hAnsi="Times New Roman" w:cs="Times New Roman"/>
        </w:rPr>
        <w:t>“</w:t>
      </w:r>
      <w:r w:rsidRPr="00A13747">
        <w:rPr>
          <w:rFonts w:ascii="Times New Roman" w:hAnsi="Times New Roman" w:cs="Times New Roman"/>
        </w:rPr>
        <w:t>phylogenetic and distant analyses but not justifiable to call a subtype due to low genetic distance</w:t>
      </w:r>
      <w:r w:rsidR="001138B8">
        <w:rPr>
          <w:rFonts w:ascii="Times New Roman" w:hAnsi="Times New Roman" w:cs="Times New Roman"/>
        </w:rPr>
        <w:t>”</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Only subtypes A and F exhibit distinct sister clad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Subtype A has sub-subtypes A1 and A2 (A3 and A4 are mentioned by Taylor et a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Subtype F has sub-subtypes F1 and F2 (Figure 1.3); sub-subtype F3 mentioned by Taylor et a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077C8EDD" w14:textId="77777777" w:rsidR="008A5287" w:rsidRPr="00A13747" w:rsidRDefault="008A5287" w:rsidP="006444DD">
      <w:pPr>
        <w:spacing w:line="480" w:lineRule="auto"/>
        <w:jc w:val="both"/>
        <w:rPr>
          <w:rFonts w:ascii="Times New Roman" w:hAnsi="Times New Roman" w:cs="Times New Roman"/>
        </w:rPr>
      </w:pPr>
    </w:p>
    <w:p w14:paraId="50816C8E"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ower diversity observed in Group 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youba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O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mey et al., 2004b)</w:t>
      </w:r>
      <w:r w:rsidR="00396871" w:rsidRPr="00A13747">
        <w:rPr>
          <w:rFonts w:ascii="Times New Roman" w:hAnsi="Times New Roman" w:cs="Times New Roman"/>
        </w:rPr>
        <w:fldChar w:fldCharType="end"/>
      </w:r>
      <w:r w:rsidRPr="00A13747">
        <w:rPr>
          <w:rFonts w:ascii="Times New Roman" w:hAnsi="Times New Roman" w:cs="Times New Roman"/>
        </w:rPr>
        <w:t xml:space="preserve"> and P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correlate to low prevalence and geographical confinement to Western African countries such as Cameroon. It is still unclear if </w:t>
      </w:r>
      <w:r w:rsidRPr="00A13747">
        <w:rPr>
          <w:rFonts w:ascii="Times New Roman" w:hAnsi="Times New Roman" w:cs="Times New Roman"/>
        </w:rPr>
        <w:lastRenderedPageBreak/>
        <w:t xml:space="preserve">group O can be sub divided into subtyp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ques et al., 2002)</w:t>
      </w:r>
      <w:r w:rsidR="00396871" w:rsidRPr="00A13747">
        <w:rPr>
          <w:rFonts w:ascii="Times New Roman" w:hAnsi="Times New Roman" w:cs="Times New Roman"/>
        </w:rPr>
        <w:fldChar w:fldCharType="end"/>
      </w:r>
      <w:r w:rsidRPr="00A13747">
        <w:rPr>
          <w:rFonts w:ascii="Times New Roman" w:hAnsi="Times New Roman" w:cs="Times New Roman"/>
        </w:rPr>
        <w:t>. Group N as well does not show distinct sub clade within itself (Figure 1.5).</w:t>
      </w:r>
    </w:p>
    <w:p w14:paraId="102E6D3D" w14:textId="77777777" w:rsidR="006444DD" w:rsidRPr="00A13747" w:rsidRDefault="006444DD" w:rsidP="006444DD">
      <w:pPr>
        <w:spacing w:line="480" w:lineRule="auto"/>
        <w:jc w:val="both"/>
        <w:rPr>
          <w:rFonts w:ascii="Times New Roman" w:hAnsi="Times New Roman" w:cs="Times New Roman"/>
        </w:rPr>
      </w:pPr>
    </w:p>
    <w:p w14:paraId="602174FB" w14:textId="77777777" w:rsidR="00B021A8" w:rsidRPr="00A13747" w:rsidRDefault="006444DD" w:rsidP="00B021A8">
      <w:pPr>
        <w:pStyle w:val="Heading3"/>
        <w:rPr>
          <w:rFonts w:cs="Times New Roman"/>
        </w:rPr>
      </w:pPr>
      <w:r w:rsidRPr="00A13747">
        <w:rPr>
          <w:rFonts w:cs="Times New Roman"/>
        </w:rPr>
        <w:t>HIV-1 recombination</w:t>
      </w:r>
    </w:p>
    <w:p w14:paraId="7E91A762" w14:textId="77777777" w:rsidR="006444DD" w:rsidRPr="00A13747" w:rsidRDefault="006444DD" w:rsidP="00B021A8">
      <w:pPr>
        <w:rPr>
          <w:rFonts w:ascii="Times New Roman" w:hAnsi="Times New Roman" w:cs="Times New Roman"/>
        </w:rPr>
      </w:pPr>
    </w:p>
    <w:p w14:paraId="34CF5184"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itially, HIV-1 group M subtypes E </w:t>
      </w:r>
      <w:r w:rsidR="00396871"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rtenstein et al., 1995; Tovanabutra et al., 2002; Wasi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and I (Figure 1.5) were also classified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same criterion of epidemiological unlinked isolates from three or more people applies for classification as a circular recombinant form (CRF)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396871" w:rsidRPr="00A13747">
        <w:rPr>
          <w:rFonts w:ascii="Times New Roman" w:hAnsi="Times New Roman" w:cs="Times New Roman"/>
        </w:rPr>
        <w:fldChar w:fldCharType="end"/>
      </w:r>
      <w:r w:rsidRPr="00A13747">
        <w:rPr>
          <w:rFonts w:ascii="Times New Roman" w:hAnsi="Times New Roman" w:cs="Times New Roman"/>
        </w:rPr>
        <w:t xml:space="preserve">. A recombinant isolate </w:t>
      </w:r>
      <w:r w:rsidR="001138B8">
        <w:rPr>
          <w:rFonts w:ascii="Times New Roman" w:hAnsi="Times New Roman" w:cs="Times New Roman"/>
        </w:rPr>
        <w:t xml:space="preserve">that is </w:t>
      </w:r>
      <w:r w:rsidRPr="00A13747">
        <w:rPr>
          <w:rFonts w:ascii="Times New Roman" w:hAnsi="Times New Roman" w:cs="Times New Roman"/>
        </w:rPr>
        <w:t xml:space="preserve">discovered in single patient is termed as Unique Recombinant Form (URF)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There are 55 CRFs listed in Los Alamos National Laboratory database for HIV sequences (</w:t>
      </w:r>
      <w:r w:rsidR="008A5287" w:rsidRPr="00A13747">
        <w:rPr>
          <w:rFonts w:ascii="Times New Roman" w:hAnsi="Times New Roman" w:cs="Times New Roman"/>
        </w:rPr>
        <w:t>http://www.hiv.lanl.gov/</w:t>
      </w:r>
      <w:r w:rsidRPr="00A13747">
        <w:rPr>
          <w:rFonts w:ascii="Times New Roman" w:hAnsi="Times New Roman" w:cs="Times New Roman"/>
        </w:rPr>
        <w:t>content/sequence/</w:t>
      </w:r>
      <w:r w:rsidR="008A5287" w:rsidRPr="00A13747">
        <w:rPr>
          <w:rFonts w:ascii="Times New Roman" w:hAnsi="Times New Roman" w:cs="Times New Roman"/>
        </w:rPr>
        <w:t xml:space="preserve"> </w:t>
      </w:r>
      <w:r w:rsidRPr="00A13747">
        <w:rPr>
          <w:rFonts w:ascii="Times New Roman" w:hAnsi="Times New Roman" w:cs="Times New Roman"/>
        </w:rPr>
        <w:t xml:space="preserve">HIV/CRFs/CRFs.html) as on July 22, 2013. The recombination breakpoints to shuffle HIV genome </w:t>
      </w:r>
      <w:r w:rsidR="00396871"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rcher et al., 2008; McCutchan et al., 2002; Salminen et al., 1995; Zhang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from different strains of the virus are listed</w:t>
      </w:r>
      <w:r w:rsidR="001138B8" w:rsidRPr="001138B8">
        <w:rPr>
          <w:rFonts w:ascii="Times New Roman" w:hAnsi="Times New Roman" w:cs="Times New Roman"/>
        </w:rPr>
        <w:t xml:space="preserve"> </w:t>
      </w:r>
      <w:r w:rsidR="001138B8" w:rsidRPr="00A13747">
        <w:rPr>
          <w:rFonts w:ascii="Times New Roman" w:hAnsi="Times New Roman" w:cs="Times New Roman"/>
        </w:rPr>
        <w:t>in Los Alamos National Laboratory website (http://www.hiv.lanl.gov/content/sequence/HIV/CRFs/ breakpoints.html)</w:t>
      </w:r>
      <w:r w:rsidRPr="00A13747">
        <w:rPr>
          <w:rFonts w:ascii="Times New Roman" w:hAnsi="Times New Roman" w:cs="Times New Roman"/>
        </w:rPr>
        <w:t xml:space="preserve">, each appeared in a publication.  CRFs account for at least 20% of all the HIV infections </w:t>
      </w:r>
      <w:r w:rsidR="00396871"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 Robertson et al., 1995; Sharp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CRF02_AG is the most prevalent circulating recombinant form infecting over 9 million people on the who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0)</w:t>
      </w:r>
      <w:r w:rsidR="00396871" w:rsidRPr="00A13747">
        <w:rPr>
          <w:rFonts w:ascii="Times New Roman" w:hAnsi="Times New Roman" w:cs="Times New Roman"/>
        </w:rPr>
        <w:fldChar w:fldCharType="end"/>
      </w:r>
      <w:r w:rsidRPr="00A13747">
        <w:rPr>
          <w:rFonts w:ascii="Times New Roman" w:hAnsi="Times New Roman" w:cs="Times New Roman"/>
        </w:rPr>
        <w:t xml:space="preserve"> and geographically epidemic in the </w:t>
      </w:r>
      <w:r w:rsidRPr="00A13747">
        <w:rPr>
          <w:rFonts w:ascii="Times New Roman" w:hAnsi="Times New Roman" w:cs="Times New Roman"/>
        </w:rPr>
        <w:lastRenderedPageBreak/>
        <w:t xml:space="preserve">West African region (Figure 1.5). CRF01_AE is the dominant circulating recombinant form in South-East Asia (Figure 1.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w:t>
      </w:r>
    </w:p>
    <w:p w14:paraId="1076F29F" w14:textId="77777777" w:rsidR="006444DD" w:rsidRPr="00A13747" w:rsidRDefault="006444DD" w:rsidP="006444DD">
      <w:pPr>
        <w:spacing w:line="480" w:lineRule="auto"/>
        <w:jc w:val="both"/>
        <w:rPr>
          <w:rFonts w:ascii="Times New Roman" w:hAnsi="Times New Roman" w:cs="Times New Roman"/>
        </w:rPr>
      </w:pPr>
    </w:p>
    <w:p w14:paraId="3E46840B" w14:textId="77777777" w:rsidR="00B021A8" w:rsidRPr="00A13747" w:rsidRDefault="006444DD" w:rsidP="00B021A8">
      <w:pPr>
        <w:pStyle w:val="Heading3"/>
        <w:rPr>
          <w:rFonts w:cs="Times New Roman"/>
        </w:rPr>
      </w:pPr>
      <w:r w:rsidRPr="00A13747">
        <w:rPr>
          <w:rFonts w:cs="Times New Roman"/>
        </w:rPr>
        <w:t>Intra-patient HIV diversity</w:t>
      </w:r>
    </w:p>
    <w:p w14:paraId="3244825F" w14:textId="77777777" w:rsidR="006444DD" w:rsidRPr="00A13747" w:rsidRDefault="006444DD" w:rsidP="00B021A8">
      <w:pPr>
        <w:rPr>
          <w:rFonts w:ascii="Times New Roman" w:hAnsi="Times New Roman" w:cs="Times New Roman"/>
        </w:rPr>
      </w:pPr>
    </w:p>
    <w:p w14:paraId="094A5154"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infection initiates mostly with a single virion </w:t>
      </w:r>
      <w:r w:rsidR="00396871"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er et al.; Keele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Evidences of multiple HIV variants transmission are also recorded </w: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ng et al., 2000; Ping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Generally, HIV is genetically homogenous for a short post infection time </w:t>
      </w:r>
      <w:r w:rsidR="00396871"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elwart et al., 2002; Haase)</w:t>
      </w:r>
      <w:r w:rsidR="00396871" w:rsidRPr="00A13747">
        <w:rPr>
          <w:rFonts w:ascii="Times New Roman" w:hAnsi="Times New Roman" w:cs="Times New Roman"/>
        </w:rPr>
        <w:fldChar w:fldCharType="end"/>
      </w:r>
      <w:r w:rsidRPr="00A13747">
        <w:rPr>
          <w:rFonts w:ascii="Times New Roman" w:hAnsi="Times New Roman" w:cs="Times New Roman"/>
        </w:rPr>
        <w:t xml:space="preserve">. In the long-term post infection period, virus replicates rapidly to produce genetically heterogeneous population </w: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ng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is heterogeneous viral population consisting of a swarm of highly similar but genetically non-identical HIV viruses is called the HIV quasispecie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It is observed that the diversity at a gene</w:t>
      </w:r>
      <w:r w:rsidR="008A5287" w:rsidRPr="00A13747">
        <w:rPr>
          <w:rFonts w:ascii="Times New Roman" w:hAnsi="Times New Roman" w:cs="Times New Roman"/>
        </w:rPr>
        <w:t xml:space="preserve">, for example </w:t>
      </w:r>
      <w:r w:rsidR="003105D1" w:rsidRPr="00A13747">
        <w:rPr>
          <w:rFonts w:ascii="Times New Roman" w:hAnsi="Times New Roman" w:cs="Times New Roman"/>
          <w:i/>
        </w:rPr>
        <w:t>env</w:t>
      </w:r>
      <w:r w:rsidR="008A5287" w:rsidRPr="00A13747">
        <w:rPr>
          <w:rFonts w:ascii="Times New Roman" w:hAnsi="Times New Roman" w:cs="Times New Roman"/>
          <w:i/>
        </w:rPr>
        <w:t>,</w:t>
      </w:r>
      <w:r w:rsidRPr="00A13747">
        <w:rPr>
          <w:rFonts w:ascii="Times New Roman" w:hAnsi="Times New Roman" w:cs="Times New Roman"/>
        </w:rPr>
        <w:t xml:space="preserve"> in viral quasispecies can be approximately 30%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ouchier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Factors that contribute to high genetic heterogeneity in viral quasispecies are high replication rate and turnover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a)</w:t>
      </w:r>
      <w:r w:rsidR="00396871" w:rsidRPr="00A13747">
        <w:rPr>
          <w:rFonts w:ascii="Times New Roman" w:hAnsi="Times New Roman" w:cs="Times New Roman"/>
        </w:rPr>
        <w:fldChar w:fldCharType="end"/>
      </w:r>
      <w:r w:rsidRPr="00A13747">
        <w:rPr>
          <w:rFonts w:ascii="Times New Roman" w:hAnsi="Times New Roman" w:cs="Times New Roman"/>
        </w:rPr>
        <w:t xml:space="preserve">, viral genome recombination </w:t>
      </w:r>
      <w:r w:rsidR="00396871"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ng et al., 2004; Gu et al., 1995; Lole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higher mutation rate by erroneous reverse transcriptase </w: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benek et al., 1989; Roberts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nd host immune selection </w:t>
      </w:r>
      <w:r w:rsidR="00396871"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rrow et al., 1997; Price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On the whole, HIV replication is the overall source of genetic heterogeneity in the viral population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myth et al.)</w:t>
      </w:r>
      <w:r w:rsidR="00396871" w:rsidRPr="00A13747">
        <w:rPr>
          <w:rFonts w:ascii="Times New Roman" w:hAnsi="Times New Roman" w:cs="Times New Roman"/>
        </w:rPr>
        <w:fldChar w:fldCharType="end"/>
      </w:r>
      <w:r w:rsidRPr="00A13747">
        <w:rPr>
          <w:rFonts w:ascii="Times New Roman" w:hAnsi="Times New Roman" w:cs="Times New Roman"/>
        </w:rPr>
        <w:t>).</w:t>
      </w:r>
    </w:p>
    <w:p w14:paraId="031EBCB1" w14:textId="77777777" w:rsidR="006444DD" w:rsidRPr="00A13747" w:rsidRDefault="006444DD" w:rsidP="006444DD">
      <w:pPr>
        <w:spacing w:line="480" w:lineRule="auto"/>
        <w:jc w:val="both"/>
        <w:rPr>
          <w:rFonts w:ascii="Times New Roman" w:hAnsi="Times New Roman" w:cs="Times New Roman"/>
        </w:rPr>
      </w:pPr>
    </w:p>
    <w:p w14:paraId="4D39761E"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tra patient HIV genome recombination is a common event </w:t>
      </w:r>
      <w:r w:rsidR="00396871"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ng et al., 2004; Neher and Leitner)</w:t>
      </w:r>
      <w:r w:rsidR="00396871" w:rsidRPr="00A13747">
        <w:rPr>
          <w:rFonts w:ascii="Times New Roman" w:hAnsi="Times New Roman" w:cs="Times New Roman"/>
        </w:rPr>
        <w:fldChar w:fldCharType="end"/>
      </w:r>
      <w:r w:rsidRPr="00A13747">
        <w:rPr>
          <w:rFonts w:ascii="Times New Roman" w:hAnsi="Times New Roman" w:cs="Times New Roman"/>
        </w:rPr>
        <w:t xml:space="preserve">. Two genomes from different viral strains from same subtype or different subtypes can be co-packed into single virion during replic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uhlmann and Berg, 1992)</w:t>
      </w:r>
      <w:r w:rsidR="00396871" w:rsidRPr="00A13747">
        <w:rPr>
          <w:rFonts w:ascii="Times New Roman" w:hAnsi="Times New Roman" w:cs="Times New Roman"/>
        </w:rPr>
        <w:fldChar w:fldCharType="end"/>
      </w:r>
      <w:r w:rsidRPr="00A13747">
        <w:rPr>
          <w:rFonts w:ascii="Times New Roman" w:hAnsi="Times New Roman" w:cs="Times New Roman"/>
        </w:rPr>
        <w:t xml:space="preserve">. In the subsequent HIV replication, the ability of reverse transcriptase to switch between the two template genomes produces an intra subtype or inter-subtype </w:t>
      </w:r>
      <w:r w:rsidRPr="00A13747">
        <w:rPr>
          <w:rFonts w:ascii="Times New Roman" w:hAnsi="Times New Roman" w:cs="Times New Roman"/>
        </w:rPr>
        <w:lastRenderedPageBreak/>
        <w:t xml:space="preserve">recombined viruses at the end of the replication cycle </w:t>
      </w:r>
      <w:r w:rsidR="00396871"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n-Artzi et al., 1996; Kostrikis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Genetic recombination allows rapid and efficient shuffling of advantageous genes and removing deleterious mutations, thus, increasing the viral fitness in the host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myth et al.)</w:t>
      </w:r>
      <w:r w:rsidR="00396871" w:rsidRPr="00A13747">
        <w:rPr>
          <w:rFonts w:ascii="Times New Roman" w:hAnsi="Times New Roman" w:cs="Times New Roman"/>
        </w:rPr>
        <w:fldChar w:fldCharType="end"/>
      </w:r>
      <w:r w:rsidRPr="00A13747">
        <w:rPr>
          <w:rFonts w:ascii="Times New Roman" w:hAnsi="Times New Roman" w:cs="Times New Roman"/>
        </w:rPr>
        <w:t xml:space="preserve">). Successful transmission of the recombinant forms with high viral fitness to three or more people and circulates in human population establishes Circulating Recombinant Forms (CRF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rrin et al., 2003)</w:t>
      </w:r>
      <w:r w:rsidR="00396871" w:rsidRPr="00A13747">
        <w:rPr>
          <w:rFonts w:ascii="Times New Roman" w:hAnsi="Times New Roman" w:cs="Times New Roman"/>
        </w:rPr>
        <w:fldChar w:fldCharType="end"/>
      </w:r>
      <w:r w:rsidRPr="00A13747">
        <w:rPr>
          <w:rFonts w:ascii="Times New Roman" w:hAnsi="Times New Roman" w:cs="Times New Roman"/>
        </w:rPr>
        <w:t>).</w:t>
      </w:r>
    </w:p>
    <w:p w14:paraId="30752FFF" w14:textId="77777777" w:rsidR="006444DD" w:rsidRPr="00A13747" w:rsidRDefault="006444DD" w:rsidP="006444DD">
      <w:pPr>
        <w:spacing w:line="480" w:lineRule="auto"/>
        <w:jc w:val="both"/>
        <w:rPr>
          <w:rFonts w:ascii="Times New Roman" w:hAnsi="Times New Roman" w:cs="Times New Roman"/>
        </w:rPr>
      </w:pPr>
    </w:p>
    <w:p w14:paraId="1ABF24FA" w14:textId="77777777" w:rsidR="006444DD" w:rsidRPr="00A13747" w:rsidRDefault="006444DD" w:rsidP="00B021A8">
      <w:pPr>
        <w:pStyle w:val="Heading2"/>
        <w:rPr>
          <w:rFonts w:cs="Times New Roman"/>
        </w:rPr>
      </w:pPr>
      <w:r w:rsidRPr="00A13747">
        <w:rPr>
          <w:rFonts w:cs="Times New Roman"/>
        </w:rPr>
        <w:t>HIV genome and proteins – structures and functions</w:t>
      </w:r>
    </w:p>
    <w:p w14:paraId="31FA4E68" w14:textId="77777777" w:rsidR="006444DD" w:rsidRPr="00A13747" w:rsidRDefault="006444DD" w:rsidP="006444DD">
      <w:pPr>
        <w:spacing w:line="480" w:lineRule="auto"/>
        <w:jc w:val="both"/>
        <w:rPr>
          <w:rFonts w:ascii="Times New Roman" w:hAnsi="Times New Roman" w:cs="Times New Roman"/>
        </w:rPr>
      </w:pPr>
    </w:p>
    <w:p w14:paraId="6A9EBF79"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has nine genes and produces 15 protei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396871" w:rsidRPr="00A13747">
        <w:rPr>
          <w:rFonts w:ascii="Times New Roman" w:hAnsi="Times New Roman" w:cs="Times New Roman"/>
        </w:rPr>
        <w:fldChar w:fldCharType="end"/>
      </w:r>
      <w:r w:rsidRPr="00A13747">
        <w:rPr>
          <w:rFonts w:ascii="Times New Roman" w:hAnsi="Times New Roman" w:cs="Times New Roman"/>
        </w:rPr>
        <w:t xml:space="preserve">. The genes are broadly grouped as accessory (vif, vpr, vpu and </w:t>
      </w:r>
      <w:r w:rsidRPr="00A13747">
        <w:rPr>
          <w:rFonts w:ascii="Times New Roman" w:hAnsi="Times New Roman" w:cs="Times New Roman"/>
          <w:i/>
        </w:rPr>
        <w:t>nef</w:t>
      </w:r>
      <w:r w:rsidRPr="00A13747">
        <w:rPr>
          <w:rFonts w:ascii="Times New Roman" w:hAnsi="Times New Roman" w:cs="Times New Roman"/>
        </w:rPr>
        <w:t>), structural (</w:t>
      </w:r>
      <w:r w:rsidRPr="00A13747">
        <w:rPr>
          <w:rFonts w:ascii="Times New Roman" w:hAnsi="Times New Roman" w:cs="Times New Roman"/>
          <w:i/>
        </w:rPr>
        <w:t>pol</w:t>
      </w:r>
      <w:r w:rsidRPr="00A13747">
        <w:rPr>
          <w:rFonts w:ascii="Times New Roman" w:hAnsi="Times New Roman" w:cs="Times New Roman"/>
        </w:rPr>
        <w:t xml:space="preserve">, </w:t>
      </w:r>
      <w:r w:rsidR="00396871" w:rsidRPr="003B75D6">
        <w:rPr>
          <w:rFonts w:ascii="Times New Roman" w:hAnsi="Times New Roman" w:cs="Times New Roman"/>
          <w:i/>
        </w:rPr>
        <w:t>gag</w:t>
      </w:r>
      <w:r w:rsidRPr="00A13747">
        <w:rPr>
          <w:rFonts w:ascii="Times New Roman" w:hAnsi="Times New Roman" w:cs="Times New Roman"/>
        </w:rPr>
        <w:t xml:space="preserve"> and </w:t>
      </w:r>
      <w:r w:rsidRPr="00A13747">
        <w:rPr>
          <w:rFonts w:ascii="Times New Roman" w:hAnsi="Times New Roman" w:cs="Times New Roman"/>
          <w:i/>
        </w:rPr>
        <w:t>env</w:t>
      </w:r>
      <w:r w:rsidRPr="00A13747">
        <w:rPr>
          <w:rFonts w:ascii="Times New Roman" w:hAnsi="Times New Roman" w:cs="Times New Roman"/>
        </w:rPr>
        <w:t xml:space="preserve">) and regulatory (tat and rev). The higher number of proteins than genes is a result of post - transcriptional proteolysis of the products of structural gen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396871" w:rsidRPr="00A13747">
        <w:rPr>
          <w:rFonts w:ascii="Times New Roman" w:hAnsi="Times New Roman" w:cs="Times New Roman"/>
        </w:rPr>
        <w:fldChar w:fldCharType="end"/>
      </w:r>
      <w:r w:rsidRPr="00A13747">
        <w:rPr>
          <w:rFonts w:ascii="Times New Roman" w:hAnsi="Times New Roman" w:cs="Times New Roman"/>
        </w:rPr>
        <w:t>.</w:t>
      </w:r>
    </w:p>
    <w:p w14:paraId="67248109" w14:textId="77777777" w:rsidR="006444DD" w:rsidRPr="00A13747" w:rsidRDefault="006444DD" w:rsidP="006444DD">
      <w:pPr>
        <w:spacing w:line="480" w:lineRule="auto"/>
        <w:jc w:val="both"/>
        <w:rPr>
          <w:rFonts w:ascii="Times New Roman" w:hAnsi="Times New Roman" w:cs="Times New Roman"/>
        </w:rPr>
      </w:pPr>
    </w:p>
    <w:p w14:paraId="7E772EAD" w14:textId="77777777" w:rsidR="00B021A8" w:rsidRPr="00A13747" w:rsidRDefault="00B021A8" w:rsidP="00B021A8">
      <w:pPr>
        <w:pStyle w:val="Heading3"/>
        <w:rPr>
          <w:rFonts w:cs="Times New Roman"/>
        </w:rPr>
      </w:pPr>
      <w:r w:rsidRPr="00A13747">
        <w:rPr>
          <w:rFonts w:cs="Times New Roman"/>
        </w:rPr>
        <w:t>Accessory genes</w:t>
      </w:r>
    </w:p>
    <w:p w14:paraId="3D469F14" w14:textId="77777777" w:rsidR="006444DD" w:rsidRPr="00A13747" w:rsidRDefault="006444DD" w:rsidP="00B021A8">
      <w:pPr>
        <w:rPr>
          <w:rFonts w:ascii="Times New Roman" w:hAnsi="Times New Roman" w:cs="Times New Roman"/>
        </w:rPr>
      </w:pPr>
    </w:p>
    <w:p w14:paraId="5951A266"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if promotes the viral infectivity to the host, but has no role in viral production </w:t>
      </w:r>
      <w:r w:rsidR="00396871"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ger et al.)</w:t>
      </w:r>
      <w:r w:rsidR="00396871" w:rsidRPr="00A13747">
        <w:rPr>
          <w:rFonts w:ascii="Times New Roman" w:hAnsi="Times New Roman" w:cs="Times New Roman"/>
        </w:rPr>
        <w:fldChar w:fldCharType="end"/>
      </w:r>
      <w:r w:rsidRPr="00A13747">
        <w:rPr>
          <w:rFonts w:ascii="Times New Roman" w:hAnsi="Times New Roman" w:cs="Times New Roman"/>
        </w:rPr>
        <w:t xml:space="preserve">. Vif is produced in the late stage of viral 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eehy et al., 2002; von Schwedler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to suppress the innate antiviral immunity of ho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dani and Kabat, 1998; Simon et al., 1998b)</w:t>
      </w:r>
      <w:r w:rsidR="00396871" w:rsidRPr="00A13747">
        <w:rPr>
          <w:rFonts w:ascii="Times New Roman" w:hAnsi="Times New Roman" w:cs="Times New Roman"/>
        </w:rPr>
        <w:fldChar w:fldCharType="end"/>
      </w:r>
      <w:r w:rsidRPr="00A13747">
        <w:rPr>
          <w:rFonts w:ascii="Times New Roman" w:hAnsi="Times New Roman" w:cs="Times New Roman"/>
        </w:rPr>
        <w:t xml:space="preserve">. It is observed that vif is expressed only when the virus infects immune cells that express cytidine deaminase APOBEC3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avarro and Landau,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reason is that Vif protein prevents APOBEC3 proteins from hyper mutating HIV reverse transcripts as a mechanism of defense </w:t>
      </w:r>
      <w:r w:rsidR="00396871"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 xml:space="preserve">(Conticello et al., 2003; Mangeat et al., 2003; Mariani et al., 2003; Marin et al., 2003; Mehle et al., </w:t>
      </w:r>
      <w:r w:rsidRPr="00A13747">
        <w:rPr>
          <w:rFonts w:ascii="Times New Roman" w:hAnsi="Times New Roman" w:cs="Times New Roman"/>
          <w:noProof/>
        </w:rPr>
        <w:lastRenderedPageBreak/>
        <w:t>2004; Schafer et al., 2004; Sheehy et al., 2003; Simon et al., 2005; Stopak et al., 2003; Wiegand et al., 2004; Zhang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2BCFFE9E" w14:textId="77777777" w:rsidR="006444DD" w:rsidRPr="00A13747" w:rsidRDefault="006444DD" w:rsidP="006444DD">
      <w:pPr>
        <w:spacing w:line="480" w:lineRule="auto"/>
        <w:jc w:val="both"/>
        <w:rPr>
          <w:rFonts w:ascii="Times New Roman" w:hAnsi="Times New Roman" w:cs="Times New Roman"/>
        </w:rPr>
      </w:pPr>
    </w:p>
    <w:p w14:paraId="6567CBE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pr protein is packed in to nascent virions during budding ou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Vpr is essential for viral core to enter and localize in the host cell nucleus after infecting th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hen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Vpr arrests the cell cycle during the transfer from G2 to M phas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wett et al., 1995; Rogel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by preventing the activation of the human p34cdc2/cyclin B complex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Vpr is also important for efficient viral replication in monocyte or macrophage cells, but T-cell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5)</w:t>
      </w:r>
      <w:r w:rsidR="00396871" w:rsidRPr="00A13747">
        <w:rPr>
          <w:rFonts w:ascii="Times New Roman" w:hAnsi="Times New Roman" w:cs="Times New Roman"/>
        </w:rPr>
        <w:fldChar w:fldCharType="end"/>
      </w:r>
      <w:r w:rsidRPr="00A13747">
        <w:rPr>
          <w:rFonts w:ascii="Times New Roman" w:hAnsi="Times New Roman" w:cs="Times New Roman"/>
        </w:rPr>
        <w:t>.</w:t>
      </w:r>
    </w:p>
    <w:p w14:paraId="5A05B129" w14:textId="77777777" w:rsidR="006444DD" w:rsidRPr="00A13747" w:rsidRDefault="006444DD" w:rsidP="006444DD">
      <w:pPr>
        <w:spacing w:line="480" w:lineRule="auto"/>
        <w:jc w:val="both"/>
        <w:rPr>
          <w:rFonts w:ascii="Times New Roman" w:hAnsi="Times New Roman" w:cs="Times New Roman"/>
        </w:rPr>
      </w:pPr>
    </w:p>
    <w:p w14:paraId="276A48BD"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pu is a protein unique to HIV-1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hen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nd is 16 kilo Dalton, 81 amino acids lon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rebel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Biological functions of vpu protein include degradation of CD4 in endoplasmic reticulu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illey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interference of host immune cell MHC class II antigen presentation on the cell surface allowing the virus for host immune esca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ssain et al., 2008; Nomaguchi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and viral maturation and release from host cell membra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limkait et al., 1990)</w:t>
      </w:r>
      <w:r w:rsidR="00396871" w:rsidRPr="00A13747">
        <w:rPr>
          <w:rFonts w:ascii="Times New Roman" w:hAnsi="Times New Roman" w:cs="Times New Roman"/>
        </w:rPr>
        <w:fldChar w:fldCharType="end"/>
      </w:r>
      <w:r w:rsidRPr="00A13747">
        <w:rPr>
          <w:rFonts w:ascii="Times New Roman" w:hAnsi="Times New Roman" w:cs="Times New Roman"/>
        </w:rPr>
        <w:t>.</w:t>
      </w:r>
    </w:p>
    <w:p w14:paraId="33754225"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Nef has no role in viral infectivity but plays a role during the biogenesis of viral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guett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and virulence </w:t>
      </w:r>
      <w:r w:rsidR="00396871"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enassi et al.; Simmons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Nef down regulates the production of major histocompatibility complex type I (MHC type I) in the host cell </w:t>
      </w:r>
      <w:r w:rsidR="00396871"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lagoveshchenskaya et al., 2002; Greenberg et al., 1998; Lewis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This impairs the function of cytotoxic T lymphocyte cells to clear the infected cells </w:t>
      </w:r>
      <w:r w:rsidR="00396871"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dnan et al., 2006; Baur et al., 1994; Collins et al., 1998; Couillin et al., 1994; Sawai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Nef also down regulates CD4 on host cell surface </w:t>
      </w:r>
      <w:r w:rsidR="00396871" w:rsidRPr="00A13747">
        <w:rPr>
          <w:rFonts w:ascii="Times New Roman" w:hAnsi="Times New Roman" w:cs="Times New Roman"/>
        </w:rPr>
        <w:lastRenderedPageBreak/>
        <w:fldChar w:fldCharType="begin"/>
      </w:r>
      <w:r w:rsidR="00045B29" w:rsidRPr="00A13747">
        <w:rPr>
          <w:rFonts w:ascii="Times New Roman" w:hAnsi="Times New Roman" w:cs="Times New Roman"/>
        </w:rPr>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rcia and Miller, 1991; Lama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nd modulates cellular activation to evade host immune syste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ur et al., 1994; Sawai et al., 1994)</w:t>
      </w:r>
      <w:r w:rsidR="00396871" w:rsidRPr="00A13747">
        <w:rPr>
          <w:rFonts w:ascii="Times New Roman" w:hAnsi="Times New Roman" w:cs="Times New Roman"/>
        </w:rPr>
        <w:fldChar w:fldCharType="end"/>
      </w:r>
      <w:r w:rsidRPr="00A13747">
        <w:rPr>
          <w:rFonts w:ascii="Times New Roman" w:hAnsi="Times New Roman" w:cs="Times New Roman"/>
        </w:rPr>
        <w:t>.</w:t>
      </w:r>
    </w:p>
    <w:p w14:paraId="347743DC" w14:textId="77777777" w:rsidR="006444DD" w:rsidRPr="00A13747" w:rsidRDefault="006444DD" w:rsidP="006444DD">
      <w:pPr>
        <w:spacing w:line="480" w:lineRule="auto"/>
        <w:jc w:val="both"/>
        <w:rPr>
          <w:rFonts w:ascii="Times New Roman" w:hAnsi="Times New Roman" w:cs="Times New Roman"/>
        </w:rPr>
      </w:pPr>
    </w:p>
    <w:p w14:paraId="5E730E29" w14:textId="77777777" w:rsidR="00B021A8" w:rsidRPr="00A13747" w:rsidRDefault="006444DD" w:rsidP="00B021A8">
      <w:pPr>
        <w:pStyle w:val="Heading3"/>
        <w:rPr>
          <w:rFonts w:cs="Times New Roman"/>
        </w:rPr>
      </w:pPr>
      <w:r w:rsidRPr="00A13747">
        <w:rPr>
          <w:rFonts w:cs="Times New Roman"/>
        </w:rPr>
        <w:t>Structural genes and proteins</w:t>
      </w:r>
    </w:p>
    <w:p w14:paraId="7EF3206B" w14:textId="77777777" w:rsidR="006444DD" w:rsidRPr="00A13747" w:rsidRDefault="006444DD" w:rsidP="00B021A8">
      <w:pPr>
        <w:rPr>
          <w:rFonts w:ascii="Times New Roman" w:hAnsi="Times New Roman" w:cs="Times New Roman"/>
        </w:rPr>
      </w:pPr>
    </w:p>
    <w:p w14:paraId="502FADCB"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00396871" w:rsidRPr="003B75D6">
        <w:rPr>
          <w:rFonts w:ascii="Times New Roman" w:hAnsi="Times New Roman" w:cs="Times New Roman"/>
          <w:i/>
        </w:rPr>
        <w:t>Gag</w:t>
      </w:r>
      <w:r w:rsidRPr="00A13747">
        <w:rPr>
          <w:rFonts w:ascii="Times New Roman" w:hAnsi="Times New Roman" w:cs="Times New Roman"/>
        </w:rPr>
        <w:t xml:space="preserve"> gene produces a precursor polyprotein (pr55gag) of ~ 500 amino acids long and weighs 55 kilodalt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gg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r w:rsidR="00396871" w:rsidRPr="003B75D6">
        <w:rPr>
          <w:rFonts w:ascii="Times New Roman" w:hAnsi="Times New Roman" w:cs="Times New Roman"/>
          <w:i/>
        </w:rPr>
        <w:t>Gag</w:t>
      </w:r>
      <w:r w:rsidRPr="00A13747">
        <w:rPr>
          <w:rFonts w:ascii="Times New Roman" w:hAnsi="Times New Roman" w:cs="Times New Roman"/>
        </w:rPr>
        <w:t xml:space="preserve"> precursor has all the building blocks to form a fully infectious virion, even in the absence of other viral product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396871" w:rsidRPr="00A13747">
        <w:rPr>
          <w:rFonts w:ascii="Times New Roman" w:hAnsi="Times New Roman" w:cs="Times New Roman"/>
        </w:rPr>
        <w:fldChar w:fldCharType="end"/>
      </w:r>
      <w:r w:rsidRPr="00A13747">
        <w:rPr>
          <w:rFonts w:ascii="Times New Roman" w:hAnsi="Times New Roman" w:cs="Times New Roman"/>
        </w:rPr>
        <w:t xml:space="preserve">. A proteolytic cleavage of </w:t>
      </w:r>
      <w:r w:rsidR="00396871" w:rsidRPr="003B75D6">
        <w:rPr>
          <w:rFonts w:ascii="Times New Roman" w:hAnsi="Times New Roman" w:cs="Times New Roman"/>
          <w:i/>
        </w:rPr>
        <w:t>gag</w:t>
      </w:r>
      <w:r w:rsidRPr="00A13747">
        <w:rPr>
          <w:rFonts w:ascii="Times New Roman" w:hAnsi="Times New Roman" w:cs="Times New Roman"/>
        </w:rPr>
        <w:t xml:space="preserve"> precursor yields the structural proteins – matrix, capsid, nucleocapsid and p6 (Figure 1.6) </w:t>
      </w:r>
      <w:r w:rsidR="00396871"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iegers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e cleavage takes place in the nascent virus after budding out from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öttlinger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The matrix protein is at the N-terminal and p6 at the C-terminal of </w:t>
      </w:r>
      <w:r w:rsidR="00396871" w:rsidRPr="003B75D6">
        <w:rPr>
          <w:rFonts w:ascii="Times New Roman" w:hAnsi="Times New Roman" w:cs="Times New Roman"/>
          <w:i/>
        </w:rPr>
        <w:t>gag</w:t>
      </w:r>
      <w:r w:rsidRPr="00A13747">
        <w:rPr>
          <w:rFonts w:ascii="Times New Roman" w:hAnsi="Times New Roman" w:cs="Times New Roman"/>
        </w:rPr>
        <w:t xml:space="preserve"> precursor </w:t>
      </w:r>
      <w:r w:rsidR="00396871"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rsetti et al., 1998; Wiegers et al., 1998)</w:t>
      </w:r>
      <w:r w:rsidR="00396871" w:rsidRPr="00A13747">
        <w:rPr>
          <w:rFonts w:ascii="Times New Roman" w:hAnsi="Times New Roman" w:cs="Times New Roman"/>
        </w:rPr>
        <w:fldChar w:fldCharType="end"/>
      </w:r>
      <w:r w:rsidRPr="00A13747">
        <w:rPr>
          <w:rFonts w:ascii="Times New Roman" w:hAnsi="Times New Roman" w:cs="Times New Roman"/>
        </w:rPr>
        <w:t>.</w:t>
      </w:r>
    </w:p>
    <w:p w14:paraId="502B2793" w14:textId="77777777" w:rsidR="006444DD" w:rsidRPr="00A13747" w:rsidRDefault="006444DD" w:rsidP="006444DD">
      <w:pPr>
        <w:spacing w:line="480" w:lineRule="auto"/>
        <w:jc w:val="both"/>
        <w:rPr>
          <w:rFonts w:ascii="Times New Roman" w:hAnsi="Times New Roman" w:cs="Times New Roman"/>
        </w:rPr>
      </w:pPr>
    </w:p>
    <w:p w14:paraId="229A22A6"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ll </w:t>
      </w:r>
      <w:r w:rsidR="00396871" w:rsidRPr="003B75D6">
        <w:rPr>
          <w:rFonts w:ascii="Times New Roman" w:hAnsi="Times New Roman" w:cs="Times New Roman"/>
          <w:i/>
        </w:rPr>
        <w:t>gag</w:t>
      </w:r>
      <w:r w:rsidRPr="00A13747">
        <w:rPr>
          <w:rFonts w:ascii="Times New Roman" w:hAnsi="Times New Roman" w:cs="Times New Roman"/>
        </w:rPr>
        <w:t xml:space="preserve"> proteins play role at “post assembly and post processing stages in viral infectivit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396871" w:rsidRPr="00A13747">
        <w:rPr>
          <w:rFonts w:ascii="Times New Roman" w:hAnsi="Times New Roman" w:cs="Times New Roman"/>
        </w:rPr>
        <w:fldChar w:fldCharType="end"/>
      </w:r>
      <w:r w:rsidRPr="00A13747">
        <w:rPr>
          <w:rFonts w:ascii="Times New Roman" w:hAnsi="Times New Roman" w:cs="Times New Roman"/>
        </w:rPr>
        <w:t xml:space="preserve">. In the HIV replication cycle, matrix domain of </w:t>
      </w:r>
      <w:r w:rsidR="00396871" w:rsidRPr="003B75D6">
        <w:rPr>
          <w:rFonts w:ascii="Times New Roman" w:hAnsi="Times New Roman" w:cs="Times New Roman"/>
          <w:i/>
        </w:rPr>
        <w:t>gag</w:t>
      </w:r>
      <w:r w:rsidRPr="00A13747">
        <w:rPr>
          <w:rFonts w:ascii="Times New Roman" w:hAnsi="Times New Roman" w:cs="Times New Roman"/>
        </w:rPr>
        <w:t xml:space="preserve"> plays role in targeting </w:t>
      </w:r>
      <w:r w:rsidR="00396871" w:rsidRPr="003B75D6">
        <w:rPr>
          <w:rFonts w:ascii="Times New Roman" w:hAnsi="Times New Roman" w:cs="Times New Roman"/>
          <w:i/>
        </w:rPr>
        <w:t>gag</w:t>
      </w:r>
      <w:r w:rsidRPr="00A13747">
        <w:rPr>
          <w:rFonts w:ascii="Times New Roman" w:hAnsi="Times New Roman" w:cs="Times New Roman"/>
        </w:rPr>
        <w:t xml:space="preserve"> precursor to the plasma membrane of the host cell and the viral assembly at the site </w:t>
      </w:r>
      <w:r w:rsidR="00396871"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wson and Yu, 1998; Gheysen et al., 1989; Wang and Barklis, 1993; Zhang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e highly basic region in matrix mediates electrostatic association with phospholipids in plasma membrane during assembly </w:t>
      </w:r>
      <w:r w:rsidR="00396871"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ukkapalli et al.; Zhou and Resh, 1996)</w:t>
      </w:r>
      <w:r w:rsidR="00396871" w:rsidRPr="00A13747">
        <w:rPr>
          <w:rFonts w:ascii="Times New Roman" w:hAnsi="Times New Roman" w:cs="Times New Roman"/>
        </w:rPr>
        <w:fldChar w:fldCharType="end"/>
      </w:r>
      <w:r w:rsidRPr="00A13747">
        <w:rPr>
          <w:rFonts w:ascii="Times New Roman" w:hAnsi="Times New Roman" w:cs="Times New Roman"/>
        </w:rPr>
        <w:t xml:space="preserve">. The capsid is a curved and closed shell consisting 250 hexamers and 12 pentamer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ggs and Krausslich)</w:t>
      </w:r>
      <w:r w:rsidR="00396871" w:rsidRPr="00A13747">
        <w:rPr>
          <w:rFonts w:ascii="Times New Roman" w:hAnsi="Times New Roman" w:cs="Times New Roman"/>
        </w:rPr>
        <w:fldChar w:fldCharType="end"/>
      </w:r>
      <w:r w:rsidRPr="00A13747">
        <w:rPr>
          <w:rFonts w:ascii="Times New Roman" w:hAnsi="Times New Roman" w:cs="Times New Roman"/>
        </w:rPr>
        <w:t xml:space="preserve">). Capsid packs viral proteins, nucleocapsid and viral genome during assembly to pass on to new HIV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nser-Pornillo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Nucleocapsid plays role in efficient viral assembly by making pr55–pr55 inter-protein contact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wson and Yu, 1998; Zhang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localization of viral protei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rse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P6 </w:t>
      </w:r>
      <w:r w:rsidRPr="00A13747">
        <w:rPr>
          <w:rFonts w:ascii="Times New Roman" w:hAnsi="Times New Roman" w:cs="Times New Roman"/>
        </w:rPr>
        <w:lastRenderedPageBreak/>
        <w:t xml:space="preserve">protein plays role in detaching and releasing the newly formed HIV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mirov et al., 2002)</w:t>
      </w:r>
      <w:r w:rsidR="00396871" w:rsidRPr="00A13747">
        <w:rPr>
          <w:rFonts w:ascii="Times New Roman" w:hAnsi="Times New Roman" w:cs="Times New Roman"/>
        </w:rPr>
        <w:fldChar w:fldCharType="end"/>
      </w:r>
      <w:r w:rsidRPr="00A13747">
        <w:rPr>
          <w:rFonts w:ascii="Times New Roman" w:hAnsi="Times New Roman" w:cs="Times New Roman"/>
        </w:rPr>
        <w:t>.</w:t>
      </w:r>
    </w:p>
    <w:p w14:paraId="0E2FF188" w14:textId="77777777" w:rsidR="006444DD" w:rsidRPr="00A13747" w:rsidRDefault="006444DD" w:rsidP="006444DD">
      <w:pPr>
        <w:spacing w:line="480" w:lineRule="auto"/>
        <w:jc w:val="both"/>
        <w:rPr>
          <w:rFonts w:ascii="Times New Roman" w:hAnsi="Times New Roman" w:cs="Times New Roman"/>
        </w:rPr>
      </w:pPr>
    </w:p>
    <w:p w14:paraId="60519CDC"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Pr="00A13747">
        <w:rPr>
          <w:rFonts w:ascii="Times New Roman" w:hAnsi="Times New Roman" w:cs="Times New Roman"/>
          <w:i/>
        </w:rPr>
        <w:t>pol</w:t>
      </w:r>
      <w:r w:rsidRPr="00A13747">
        <w:rPr>
          <w:rFonts w:ascii="Times New Roman" w:hAnsi="Times New Roman" w:cs="Times New Roman"/>
        </w:rPr>
        <w:t xml:space="preserve"> polyprotein is produced by translational frame shif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aracostas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Figure 1.5), such that, as much as 241 nucleotides at 5’ region of the gene overlaps with 3’ region of gag ge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cks et al., 1988; Ratn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The proteolytic cleavage of pol precursor produces essential viral replication enzymes – protease (PR), reverse transcriptase (RT) and integrase (IN). The protease enzyme cleaves the </w:t>
      </w:r>
      <w:r w:rsidRPr="00A13747">
        <w:rPr>
          <w:rFonts w:ascii="Times New Roman" w:hAnsi="Times New Roman" w:cs="Times New Roman"/>
          <w:i/>
        </w:rPr>
        <w:t>gag</w:t>
      </w:r>
      <w:r w:rsidRPr="00A13747">
        <w:rPr>
          <w:rFonts w:ascii="Times New Roman" w:hAnsi="Times New Roman" w:cs="Times New Roman"/>
        </w:rPr>
        <w:t xml:space="preserve"> and </w:t>
      </w:r>
      <w:r w:rsidRPr="00A13747">
        <w:rPr>
          <w:rFonts w:ascii="Times New Roman" w:hAnsi="Times New Roman" w:cs="Times New Roman"/>
          <w:i/>
        </w:rPr>
        <w:t>pol</w:t>
      </w:r>
      <w:r w:rsidRPr="00A13747">
        <w:rPr>
          <w:rFonts w:ascii="Times New Roman" w:hAnsi="Times New Roman" w:cs="Times New Roman"/>
        </w:rPr>
        <w:t xml:space="preserve"> polyprotein to form the viral structure proteins and functional enzymes respectively </w:t>
      </w:r>
      <w:r w:rsidR="00396871"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rke et al., 1988b; ERICKSON-VIITANEN et al., 1989; Nutt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reverse transcribes the viral RNA to produce a cDNA molecule after infecting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cobo-Molina and Arnold, 1991; Sarafianos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The RNase H domain in RT degrades the viral RNA molecule following cDNA 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vies et al., 1991)</w:t>
      </w:r>
      <w:r w:rsidR="00396871" w:rsidRPr="00A13747">
        <w:rPr>
          <w:rFonts w:ascii="Times New Roman" w:hAnsi="Times New Roman" w:cs="Times New Roman"/>
        </w:rPr>
        <w:fldChar w:fldCharType="end"/>
      </w:r>
      <w:r w:rsidRPr="00A13747">
        <w:rPr>
          <w:rFonts w:ascii="Times New Roman" w:hAnsi="Times New Roman" w:cs="Times New Roman"/>
        </w:rPr>
        <w:t xml:space="preserve">. The integrase enzyme removes two bases from 3’ DNA molecule and functions strand transfer during the process of integrating the proviral DNA into the host genom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russ et al., 1994)</w:t>
      </w:r>
      <w:r w:rsidR="00396871" w:rsidRPr="00A13747">
        <w:rPr>
          <w:rFonts w:ascii="Times New Roman" w:hAnsi="Times New Roman" w:cs="Times New Roman"/>
        </w:rPr>
        <w:fldChar w:fldCharType="end"/>
      </w:r>
      <w:r w:rsidRPr="00A13747">
        <w:rPr>
          <w:rFonts w:ascii="Times New Roman" w:hAnsi="Times New Roman" w:cs="Times New Roman"/>
        </w:rPr>
        <w:t>.</w:t>
      </w:r>
    </w:p>
    <w:p w14:paraId="35FB9570" w14:textId="77777777" w:rsidR="006444DD" w:rsidRPr="00A13747" w:rsidRDefault="006444DD" w:rsidP="006444DD">
      <w:pPr>
        <w:spacing w:line="480" w:lineRule="auto"/>
        <w:jc w:val="both"/>
        <w:rPr>
          <w:rFonts w:ascii="Times New Roman" w:hAnsi="Times New Roman" w:cs="Times New Roman"/>
        </w:rPr>
      </w:pPr>
    </w:p>
    <w:p w14:paraId="0FA0CAA6"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Pr="00A13747">
        <w:rPr>
          <w:rFonts w:ascii="Times New Roman" w:hAnsi="Times New Roman" w:cs="Times New Roman"/>
          <w:i/>
        </w:rPr>
        <w:t>env</w:t>
      </w:r>
      <w:r w:rsidRPr="00A13747">
        <w:rPr>
          <w:rFonts w:ascii="Times New Roman" w:hAnsi="Times New Roman" w:cs="Times New Roman"/>
        </w:rPr>
        <w:t xml:space="preserve"> gene produces a precursor glycopolyprotein (gp160) that is processed at post-translational by human convertase enzymes - PC1 and furin to produce glycoprotein 120 (gp120, HIV-1 SU) and glycoprotein 41 (gp41, HIV-1 T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croly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Gp120 is a non-covalent complex of external protein and gp41 is a trans-membrane protein; both play vital role for initial steps in viral infe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an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ree gp120 molecules bound with three gp41 molecules to form envelop spikes </w:t>
      </w:r>
      <w:r w:rsidR="00396871"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ncera et al.)</w:t>
      </w:r>
      <w:r w:rsidR="00396871" w:rsidRPr="00A13747">
        <w:rPr>
          <w:rFonts w:ascii="Times New Roman" w:hAnsi="Times New Roman" w:cs="Times New Roman"/>
        </w:rPr>
        <w:fldChar w:fldCharType="end"/>
      </w:r>
      <w:r w:rsidRPr="00A13747">
        <w:rPr>
          <w:rFonts w:ascii="Times New Roman" w:hAnsi="Times New Roman" w:cs="Times New Roman"/>
        </w:rPr>
        <w:t xml:space="preserve">. They are organized to form trimeric complexes on the surface of HIV and mediate HIV entry into the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iu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exposed external </w:t>
      </w:r>
      <w:r w:rsidRPr="00A13747">
        <w:rPr>
          <w:rFonts w:ascii="Times New Roman" w:hAnsi="Times New Roman" w:cs="Times New Roman"/>
        </w:rPr>
        <w:lastRenderedPageBreak/>
        <w:t xml:space="preserve">complex gp120 binds to the CD4 receptor on the host immun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izzuto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is triggers a conformational shift of trimeric complex that enables a conserved gp120 region binding to a chemokine receptor, either CCR5 or CXCR4, to facilitate fusion of the viral and host membranes </w:t>
      </w:r>
      <w:r w:rsidR="00396871"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ang et al., 2007; Rizzuto et al., 1998; Wu et al., 1996; Wu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gp120-CD4 complex also triggers conformational change in gp41 trans-membrane protein from native non-fusion state to fusion state </w:t>
      </w:r>
      <w:r w:rsidR="00396871"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an et al., 1997; Klig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Gp41 plays role in the viral fusion and release of viral contents in to the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uruta et al., 1998; Melikyan,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gp41 consists of heptad repeats - HR1 and HR2 that play role in fusion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uruta et al., 1998; Tan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HR1 is a bundle of three helical motifs and HR2 is trimeric coiled coil structur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wyer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During fusion process, HR2 makes numerous contacts with HR1 to form stable six helical bund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elikyan et al., 2000)</w:t>
      </w:r>
      <w:r w:rsidR="00396871" w:rsidRPr="00A13747">
        <w:rPr>
          <w:rFonts w:ascii="Times New Roman" w:hAnsi="Times New Roman" w:cs="Times New Roman"/>
        </w:rPr>
        <w:fldChar w:fldCharType="end"/>
      </w:r>
      <w:r w:rsidRPr="00A13747">
        <w:rPr>
          <w:rFonts w:ascii="Times New Roman" w:hAnsi="Times New Roman" w:cs="Times New Roman"/>
        </w:rPr>
        <w:t>.</w:t>
      </w:r>
    </w:p>
    <w:p w14:paraId="268AF76E" w14:textId="77777777" w:rsidR="006444DD" w:rsidRPr="00A13747" w:rsidRDefault="006444DD" w:rsidP="006444DD">
      <w:pPr>
        <w:spacing w:line="480" w:lineRule="auto"/>
        <w:jc w:val="both"/>
        <w:rPr>
          <w:rFonts w:ascii="Times New Roman" w:hAnsi="Times New Roman" w:cs="Times New Roman"/>
        </w:rPr>
      </w:pPr>
    </w:p>
    <w:p w14:paraId="3C43087C" w14:textId="77777777" w:rsidR="006444DD" w:rsidRPr="00A13747" w:rsidRDefault="006444DD" w:rsidP="00B021A8">
      <w:pPr>
        <w:pStyle w:val="Heading3"/>
        <w:rPr>
          <w:rFonts w:cs="Times New Roman"/>
        </w:rPr>
      </w:pPr>
      <w:r w:rsidRPr="00A13747">
        <w:rPr>
          <w:rFonts w:cs="Times New Roman"/>
        </w:rPr>
        <w:t>R</w:t>
      </w:r>
      <w:r w:rsidR="00B021A8" w:rsidRPr="00A13747">
        <w:rPr>
          <w:rFonts w:cs="Times New Roman"/>
        </w:rPr>
        <w:t>egulator Genes</w:t>
      </w:r>
    </w:p>
    <w:p w14:paraId="72A9487F" w14:textId="77777777" w:rsidR="006444DD" w:rsidRPr="00A13747" w:rsidRDefault="006444DD" w:rsidP="006444DD">
      <w:pPr>
        <w:spacing w:line="480" w:lineRule="auto"/>
        <w:jc w:val="both"/>
        <w:rPr>
          <w:rFonts w:ascii="Times New Roman" w:hAnsi="Times New Roman" w:cs="Times New Roman"/>
        </w:rPr>
      </w:pPr>
    </w:p>
    <w:p w14:paraId="634F2CF7"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at is a trans-activating factor localized in the nucleus for HIV gene expression </w:t>
      </w:r>
      <w:r w:rsidR="00396871"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 Roy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The HIV proviral genome integrated in to the host genome is regulated by cellular as well as the viral transcription regulatory factors </w:t>
      </w:r>
      <w:r w:rsidR="00396871"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ullen, 1991; Gaynor, 1992)</w:t>
      </w:r>
      <w:r w:rsidR="00396871" w:rsidRPr="00A13747">
        <w:rPr>
          <w:rFonts w:ascii="Times New Roman" w:hAnsi="Times New Roman" w:cs="Times New Roman"/>
        </w:rPr>
        <w:fldChar w:fldCharType="end"/>
      </w:r>
      <w:r w:rsidRPr="00A13747">
        <w:rPr>
          <w:rFonts w:ascii="Times New Roman" w:hAnsi="Times New Roman" w:cs="Times New Roman"/>
        </w:rPr>
        <w:t xml:space="preserve">. Tat is the primary transcriptional regulatory factor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rcell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An example of Tat action is the control of RNA polymerase II elongation during transcription, which otherwise disengages from the template DNA strand, terminating the transcription prematurely </w:t>
      </w:r>
      <w:r w:rsidR="00396871"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urgeois et al., 2002; Chou et al.; He and Zhou)</w:t>
      </w:r>
      <w:r w:rsidR="00396871" w:rsidRPr="00A13747">
        <w:rPr>
          <w:rFonts w:ascii="Times New Roman" w:hAnsi="Times New Roman" w:cs="Times New Roman"/>
        </w:rPr>
        <w:fldChar w:fldCharType="end"/>
      </w:r>
      <w:r w:rsidRPr="00A13747">
        <w:rPr>
          <w:rFonts w:ascii="Times New Roman" w:hAnsi="Times New Roman" w:cs="Times New Roman"/>
        </w:rPr>
        <w:t xml:space="preserve">. Sodroski et al. (1985) first explained the function of Ta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odroski et al., 1985)</w:t>
      </w:r>
      <w:r w:rsidR="00396871" w:rsidRPr="00A13747">
        <w:rPr>
          <w:rFonts w:ascii="Times New Roman" w:hAnsi="Times New Roman" w:cs="Times New Roman"/>
        </w:rPr>
        <w:fldChar w:fldCharType="end"/>
      </w:r>
      <w:r w:rsidRPr="00A13747">
        <w:rPr>
          <w:rFonts w:ascii="Times New Roman" w:hAnsi="Times New Roman" w:cs="Times New Roman"/>
        </w:rPr>
        <w:t>.</w:t>
      </w:r>
    </w:p>
    <w:p w14:paraId="6F7CF13F" w14:textId="77777777" w:rsidR="006444DD" w:rsidRPr="00A13747" w:rsidRDefault="006444DD" w:rsidP="006444DD">
      <w:pPr>
        <w:spacing w:line="480" w:lineRule="auto"/>
        <w:jc w:val="both"/>
        <w:rPr>
          <w:rFonts w:ascii="Times New Roman" w:hAnsi="Times New Roman" w:cs="Times New Roman"/>
        </w:rPr>
      </w:pPr>
    </w:p>
    <w:p w14:paraId="273FDED9"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ev is a 19 kilo Dalton phosphoprote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lim et al., 1989a)</w:t>
      </w:r>
      <w:r w:rsidR="00396871" w:rsidRPr="00A13747">
        <w:rPr>
          <w:rFonts w:ascii="Times New Roman" w:hAnsi="Times New Roman" w:cs="Times New Roman"/>
        </w:rPr>
        <w:fldChar w:fldCharType="end"/>
      </w:r>
      <w:r w:rsidRPr="00A13747">
        <w:rPr>
          <w:rFonts w:ascii="Times New Roman" w:hAnsi="Times New Roman" w:cs="Times New Roman"/>
        </w:rPr>
        <w:t xml:space="preserve"> trans-activating factor for HIV gene expre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w:t>
      </w:r>
      <w:r w:rsidR="00396871" w:rsidRPr="00A13747">
        <w:rPr>
          <w:rFonts w:ascii="Times New Roman" w:hAnsi="Times New Roman" w:cs="Times New Roman"/>
        </w:rPr>
        <w:fldChar w:fldCharType="end"/>
      </w:r>
      <w:r w:rsidRPr="00A13747">
        <w:rPr>
          <w:rFonts w:ascii="Times New Roman" w:hAnsi="Times New Roman" w:cs="Times New Roman"/>
        </w:rPr>
        <w:t xml:space="preserve">. Like Tat, it is also mainly localized in the nucleus of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a)</w:t>
      </w:r>
      <w:r w:rsidR="00396871" w:rsidRPr="00A13747">
        <w:rPr>
          <w:rFonts w:ascii="Times New Roman" w:hAnsi="Times New Roman" w:cs="Times New Roman"/>
        </w:rPr>
        <w:fldChar w:fldCharType="end"/>
      </w:r>
      <w:r w:rsidRPr="00A13747">
        <w:rPr>
          <w:rFonts w:ascii="Times New Roman" w:hAnsi="Times New Roman" w:cs="Times New Roman"/>
        </w:rPr>
        <w:t xml:space="preserve">, but cycles rapidly between the nucleus and cytoplasm as it promotes nuclear export of the transcriptional products </w:t>
      </w:r>
      <w:r w:rsidR="00396871"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er et al., 1995; Fischer et al., 1994; Henderson and Percipalle, 1997; Malim et al., 1989b)</w:t>
      </w:r>
      <w:r w:rsidR="00396871" w:rsidRPr="00A13747">
        <w:rPr>
          <w:rFonts w:ascii="Times New Roman" w:hAnsi="Times New Roman" w:cs="Times New Roman"/>
        </w:rPr>
        <w:fldChar w:fldCharType="end"/>
      </w:r>
      <w:r w:rsidRPr="00A13747">
        <w:rPr>
          <w:rFonts w:ascii="Times New Roman" w:hAnsi="Times New Roman" w:cs="Times New Roman"/>
        </w:rPr>
        <w:t xml:space="preserve">. Rev binds at the Rev Responsive Element (RRE), which is an RNA element encoded within the env region of the virus </w:t>
      </w:r>
      <w:r w:rsidR="00396871"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ly et al., 1989; Malim and Cullen, 1991)</w:t>
      </w:r>
      <w:r w:rsidR="00396871" w:rsidRPr="00A13747">
        <w:rPr>
          <w:rFonts w:ascii="Times New Roman" w:hAnsi="Times New Roman" w:cs="Times New Roman"/>
        </w:rPr>
        <w:fldChar w:fldCharType="end"/>
      </w:r>
      <w:r w:rsidRPr="00A13747">
        <w:rPr>
          <w:rFonts w:ascii="Times New Roman" w:hAnsi="Times New Roman" w:cs="Times New Roman"/>
        </w:rPr>
        <w:t>.</w:t>
      </w:r>
    </w:p>
    <w:p w14:paraId="5854E01B" w14:textId="77777777" w:rsidR="00B021A8" w:rsidRPr="00A13747" w:rsidRDefault="006444DD" w:rsidP="00B021A8">
      <w:pPr>
        <w:pStyle w:val="Heading2"/>
        <w:rPr>
          <w:rFonts w:cs="Times New Roman"/>
        </w:rPr>
      </w:pPr>
      <w:r w:rsidRPr="00A13747">
        <w:rPr>
          <w:rFonts w:cs="Times New Roman"/>
        </w:rPr>
        <w:t>HIV replication</w:t>
      </w:r>
    </w:p>
    <w:p w14:paraId="4B264B44" w14:textId="77777777" w:rsidR="006444DD" w:rsidRPr="00A13747" w:rsidRDefault="006444DD" w:rsidP="00B021A8">
      <w:pPr>
        <w:rPr>
          <w:rFonts w:ascii="Times New Roman" w:hAnsi="Times New Roman" w:cs="Times New Roman"/>
        </w:rPr>
      </w:pPr>
    </w:p>
    <w:p w14:paraId="17225948"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re are 11 major events in HIV’s replication cycle (Figure 1.7). The initial step of viral entry in to a host immune cell includes HIV gp120 </w:t>
      </w:r>
      <w:r w:rsidR="00C77653" w:rsidRPr="00A13747">
        <w:rPr>
          <w:rFonts w:ascii="Times New Roman" w:hAnsi="Times New Roman" w:cs="Times New Roman"/>
        </w:rPr>
        <w:t>molecules binding to CD+ receptor followed by binding to a co receptor on the surface of the host cell and fusion of the viral and host</w:t>
      </w:r>
      <w:r w:rsidRPr="00A13747">
        <w:rPr>
          <w:rFonts w:ascii="Times New Roman" w:hAnsi="Times New Roman" w:cs="Times New Roman"/>
        </w:rPr>
        <w:t xml:space="preserve"> cell membranes (see section 1.5.2 for more detail).</w:t>
      </w:r>
    </w:p>
    <w:p w14:paraId="1BC7D003" w14:textId="77777777" w:rsidR="006444DD" w:rsidRPr="00A13747" w:rsidRDefault="006444DD" w:rsidP="006444DD">
      <w:pPr>
        <w:spacing w:line="480" w:lineRule="auto"/>
        <w:jc w:val="both"/>
        <w:rPr>
          <w:rFonts w:ascii="Times New Roman" w:hAnsi="Times New Roman" w:cs="Times New Roman"/>
        </w:rPr>
      </w:pPr>
    </w:p>
    <w:p w14:paraId="5B83C70C"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ollowing the fusion, the viral core enters in to the cytoplasm of host cell. The reverse transcriptase enzyme reverse transcribes the RNA molecule to cDNA (Figure 1.7 step 2) in the intact capsid of the viral cor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is not perfect at copying mRNA molecule to cDNA and has no capability for error correction </w: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benek et al., 1989; Bebenek et al., 1993; Preston et al., 1988; Roberts et al., 1988)</w:t>
      </w:r>
      <w:r w:rsidR="00396871" w:rsidRPr="00A13747">
        <w:rPr>
          <w:rFonts w:ascii="Times New Roman" w:hAnsi="Times New Roman" w:cs="Times New Roman"/>
        </w:rPr>
        <w:fldChar w:fldCharType="end"/>
      </w:r>
      <w:r w:rsidRPr="00A13747">
        <w:rPr>
          <w:rFonts w:ascii="Times New Roman" w:hAnsi="Times New Roman" w:cs="Times New Roman"/>
        </w:rPr>
        <w:t>. The rate of errors generated by reverse transcriptase is in the order of 10</w:t>
      </w:r>
      <w:r w:rsidRPr="00A13747">
        <w:rPr>
          <w:rFonts w:ascii="Times New Roman" w:hAnsi="Times New Roman" w:cs="Times New Roman"/>
          <w:vertAlign w:val="superscript"/>
        </w:rPr>
        <w:t>-5</w:t>
      </w:r>
      <w:r w:rsidRPr="00A13747">
        <w:rPr>
          <w:rFonts w:ascii="Times New Roman" w:hAnsi="Times New Roman" w:cs="Times New Roman"/>
        </w:rPr>
        <w:t xml:space="preserve"> per base per replication cyc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This is a crucial step as it contributes to generation of variations in the viral quasispecies (reviewed in </w:t>
      </w:r>
      <w:r w:rsidR="00396871"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oodenow et al., 1989; Nowak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69780DE5" w14:textId="77777777" w:rsidR="006444DD" w:rsidRPr="00A13747" w:rsidRDefault="006444DD" w:rsidP="006444DD">
      <w:pPr>
        <w:spacing w:line="480" w:lineRule="auto"/>
        <w:jc w:val="both"/>
        <w:rPr>
          <w:rFonts w:ascii="Times New Roman" w:hAnsi="Times New Roman" w:cs="Times New Roman"/>
        </w:rPr>
      </w:pPr>
    </w:p>
    <w:p w14:paraId="3DB9F1AB"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Subsequently the capsid is dissembled, termed as uncoating </w:t>
      </w:r>
      <w:r w:rsidR="00396871"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 Shah et al., 2013)</w:t>
      </w:r>
      <w:r w:rsidR="00396871" w:rsidRPr="00A13747">
        <w:rPr>
          <w:rFonts w:ascii="Times New Roman" w:hAnsi="Times New Roman" w:cs="Times New Roman"/>
        </w:rPr>
        <w:fldChar w:fldCharType="end"/>
      </w:r>
      <w:r w:rsidRPr="00A13747">
        <w:rPr>
          <w:rFonts w:ascii="Times New Roman" w:hAnsi="Times New Roman" w:cs="Times New Roman"/>
        </w:rPr>
        <w:t xml:space="preserve">, releasing the ribonucleoprotein complex in to the cytoso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ismuke and Aike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process can take an hour or less since time of post infection </w:t>
      </w:r>
      <w:r w:rsidR="00396871"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lme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capsid and nucleocapsid proteins dissociate from cDNA but the reverse transcription complex remains intact along with viral matrix, integrase, vpr and human protein high mobility group I (HMG I (Y)) forming pre-integration complex (PIC) </w:t>
      </w:r>
      <w:r w:rsidR="00396871"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ukrinsky et al., 1993; Farnet and Haseltine, 1991; Mill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PIC protects cDNA from endonuclease degrad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ill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In an ATP dependent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ukrinsky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PIC is transported on host microtubules towards the nuclear membra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Integrase assists in nuclear import in association with nuclear import machinery like importin </w:t>
      </w:r>
      <w:r w:rsidR="00396871"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ssati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and transportin-SR2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rist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It is now established that central polypurine tract-central termination sequence (cPPT-CTS) plays role in kinetics of nuclear impor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iviere et al.)</w:t>
      </w:r>
      <w:r w:rsidR="00396871" w:rsidRPr="00A13747">
        <w:rPr>
          <w:rFonts w:ascii="Times New Roman" w:hAnsi="Times New Roman" w:cs="Times New Roman"/>
        </w:rPr>
        <w:fldChar w:fldCharType="end"/>
      </w:r>
      <w:r w:rsidRPr="00A13747">
        <w:rPr>
          <w:rFonts w:ascii="Times New Roman" w:hAnsi="Times New Roman" w:cs="Times New Roman"/>
        </w:rPr>
        <w:t>.</w:t>
      </w:r>
    </w:p>
    <w:p w14:paraId="2179010B" w14:textId="77777777" w:rsidR="006444DD" w:rsidRPr="00A13747" w:rsidRDefault="006444DD" w:rsidP="006444DD">
      <w:pPr>
        <w:spacing w:line="480" w:lineRule="auto"/>
        <w:jc w:val="both"/>
        <w:rPr>
          <w:rFonts w:ascii="Times New Roman" w:hAnsi="Times New Roman" w:cs="Times New Roman"/>
        </w:rPr>
      </w:pPr>
    </w:p>
    <w:p w14:paraId="3A29C742"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ost-nuclear entry, integrase processes the viral DNA for integr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Femina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Figure 1.7 step 5) into host genome. Host transcriptional co-factor LEDGF/p75 and HIV integrase interact to tether to the host chromosome during the integration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miliani et al., 2005)</w:t>
      </w:r>
      <w:r w:rsidR="00396871" w:rsidRPr="00A13747">
        <w:rPr>
          <w:rFonts w:ascii="Times New Roman" w:hAnsi="Times New Roman" w:cs="Times New Roman"/>
        </w:rPr>
        <w:fldChar w:fldCharType="end"/>
      </w:r>
      <w:r w:rsidRPr="00A13747">
        <w:rPr>
          <w:rFonts w:ascii="Times New Roman" w:hAnsi="Times New Roman" w:cs="Times New Roman"/>
        </w:rPr>
        <w:t>.</w:t>
      </w:r>
    </w:p>
    <w:p w14:paraId="6FCDF4A8" w14:textId="77777777" w:rsidR="00E87156" w:rsidRPr="00A13747" w:rsidRDefault="00E87156" w:rsidP="006444DD">
      <w:pPr>
        <w:spacing w:line="480" w:lineRule="auto"/>
        <w:jc w:val="both"/>
        <w:rPr>
          <w:rFonts w:ascii="Times New Roman" w:hAnsi="Times New Roman" w:cs="Times New Roman"/>
        </w:rPr>
      </w:pPr>
    </w:p>
    <w:p w14:paraId="4B2FCE6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integrated HIV provirus hijacks the host cell transcriptional machinery for viral genes to transcribe (Figure 1.7 step 6)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vey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HIV protein Tat promotes the transcription of the viral DN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Ott et al., 2011; Razooky and Weinberger,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viral transcriptome encodes structural proteins, accessory proteins and viral enzymes necessary for a complete functional HIV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arn and Stoltzfus)</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040D8176"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The viral Rev protein facilitates exporting (Figure 1.7 step 7) of the unprocessed viral transcriptome to cytoplasm for transl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lim et al., 1989b)</w:t>
      </w:r>
      <w:r w:rsidR="00396871" w:rsidRPr="00A13747">
        <w:rPr>
          <w:rFonts w:ascii="Times New Roman" w:hAnsi="Times New Roman" w:cs="Times New Roman"/>
        </w:rPr>
        <w:fldChar w:fldCharType="end"/>
      </w:r>
      <w:r w:rsidRPr="00A13747">
        <w:rPr>
          <w:rFonts w:ascii="Times New Roman" w:hAnsi="Times New Roman" w:cs="Times New Roman"/>
        </w:rPr>
        <w:t>. HIV has no translation system of its own; the host translational machinery is exploited for translation (</w:t>
      </w:r>
      <w:r w:rsidR="00396871" w:rsidRPr="003B75D6">
        <w:rPr>
          <w:rFonts w:ascii="Times New Roman" w:hAnsi="Times New Roman" w:cs="Times New Roman"/>
          <w:b/>
        </w:rPr>
        <w:t>Figure 1.7</w:t>
      </w:r>
      <w:r w:rsidRPr="00A13747">
        <w:rPr>
          <w:rFonts w:ascii="Times New Roman" w:hAnsi="Times New Roman" w:cs="Times New Roman"/>
        </w:rPr>
        <w:t xml:space="preserve"> step 8) of the viral transcriptome to its proteome </w:t>
      </w:r>
      <w:r w:rsidR="00396871"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erry et al., 2005; Thompson and Sarnow, 2000)</w:t>
      </w:r>
      <w:r w:rsidR="00396871" w:rsidRPr="00A13747">
        <w:rPr>
          <w:rFonts w:ascii="Times New Roman" w:hAnsi="Times New Roman" w:cs="Times New Roman"/>
        </w:rPr>
        <w:fldChar w:fldCharType="end"/>
      </w:r>
      <w:r w:rsidRPr="00A13747">
        <w:rPr>
          <w:rFonts w:ascii="Times New Roman" w:hAnsi="Times New Roman" w:cs="Times New Roman"/>
        </w:rPr>
        <w:t>.</w:t>
      </w:r>
    </w:p>
    <w:p w14:paraId="152C4903" w14:textId="77777777" w:rsidR="006444DD" w:rsidRPr="00A13747" w:rsidRDefault="006444DD" w:rsidP="006444DD">
      <w:pPr>
        <w:spacing w:line="480" w:lineRule="auto"/>
        <w:jc w:val="both"/>
        <w:rPr>
          <w:rFonts w:ascii="Times New Roman" w:hAnsi="Times New Roman" w:cs="Times New Roman"/>
        </w:rPr>
      </w:pPr>
    </w:p>
    <w:p w14:paraId="5EF9B3F5"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Upon translation of all viral proteins, viral </w:t>
      </w:r>
      <w:r w:rsidRPr="00A13747">
        <w:rPr>
          <w:rFonts w:ascii="Times New Roman" w:hAnsi="Times New Roman" w:cs="Times New Roman"/>
          <w:i/>
        </w:rPr>
        <w:t>gag</w:t>
      </w:r>
      <w:r w:rsidRPr="00A13747">
        <w:rPr>
          <w:rFonts w:ascii="Times New Roman" w:hAnsi="Times New Roman" w:cs="Times New Roman"/>
        </w:rPr>
        <w:t xml:space="preserve"> initiates virion assembly (</w:t>
      </w:r>
      <w:r w:rsidR="00396871" w:rsidRPr="003B75D6">
        <w:rPr>
          <w:rFonts w:ascii="Times New Roman" w:hAnsi="Times New Roman" w:cs="Times New Roman"/>
          <w:b/>
        </w:rPr>
        <w:t>Figure 1.7</w:t>
      </w:r>
      <w:r w:rsidRPr="00A13747">
        <w:rPr>
          <w:rFonts w:ascii="Times New Roman" w:hAnsi="Times New Roman" w:cs="Times New Roman"/>
        </w:rPr>
        <w:t xml:space="preserve"> step 9) at the cell membrane </w:t>
      </w:r>
      <w:r w:rsidR="00396871"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ong et al., 2005; Nermut et al., 1998; Saad et al., 2006)</w:t>
      </w:r>
      <w:r w:rsidR="00396871" w:rsidRPr="00A13747">
        <w:rPr>
          <w:rFonts w:ascii="Times New Roman" w:hAnsi="Times New Roman" w:cs="Times New Roman"/>
        </w:rPr>
        <w:fldChar w:fldCharType="end"/>
      </w:r>
      <w:r w:rsidRPr="00A13747">
        <w:rPr>
          <w:rFonts w:ascii="Times New Roman" w:hAnsi="Times New Roman" w:cs="Times New Roman"/>
        </w:rPr>
        <w:t>. The complete assembled virion particles bud out and are released (</w:t>
      </w:r>
      <w:r w:rsidR="00396871" w:rsidRPr="003B75D6">
        <w:rPr>
          <w:rFonts w:ascii="Times New Roman" w:hAnsi="Times New Roman" w:cs="Times New Roman"/>
          <w:b/>
        </w:rPr>
        <w:t>Figure 1.7</w:t>
      </w:r>
      <w:r w:rsidRPr="00A13747">
        <w:rPr>
          <w:rFonts w:ascii="Times New Roman" w:hAnsi="Times New Roman" w:cs="Times New Roman"/>
        </w:rPr>
        <w:t xml:space="preserve"> step 10) from the plasma membrane by the host ESCRT machinery involving Tsg101 and ALIX regulatory proteins </w:t>
      </w:r>
      <w:r w:rsidR="00396871"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ujii et al., 2007; Garrus et al., 2001; Saksena et al., 2007)</w:t>
      </w:r>
      <w:r w:rsidR="00396871" w:rsidRPr="00A13747">
        <w:rPr>
          <w:rFonts w:ascii="Times New Roman" w:hAnsi="Times New Roman" w:cs="Times New Roman"/>
        </w:rPr>
        <w:fldChar w:fldCharType="end"/>
      </w:r>
      <w:r w:rsidRPr="00A13747">
        <w:rPr>
          <w:rFonts w:ascii="Times New Roman" w:hAnsi="Times New Roman" w:cs="Times New Roman"/>
        </w:rPr>
        <w:t>. The maturation (</w:t>
      </w:r>
      <w:r w:rsidR="00396871" w:rsidRPr="003B75D6">
        <w:rPr>
          <w:rFonts w:ascii="Times New Roman" w:hAnsi="Times New Roman" w:cs="Times New Roman"/>
          <w:b/>
        </w:rPr>
        <w:t>Figure 1.7</w:t>
      </w:r>
      <w:r w:rsidRPr="00A13747">
        <w:rPr>
          <w:rFonts w:ascii="Times New Roman" w:hAnsi="Times New Roman" w:cs="Times New Roman"/>
        </w:rPr>
        <w:t xml:space="preserve"> step 11) of the nascent HIV virions begins concomitantly with budding out </w:t>
      </w:r>
      <w:r w:rsidR="00396871"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limkait et al., 1990; Schubert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w:t>
      </w:r>
      <w:r w:rsidRPr="00A13747">
        <w:rPr>
          <w:rFonts w:ascii="Times New Roman" w:hAnsi="Times New Roman" w:cs="Times New Roman"/>
          <w:i/>
        </w:rPr>
        <w:t>Gag</w:t>
      </w:r>
      <w:r w:rsidRPr="00A13747">
        <w:rPr>
          <w:rFonts w:ascii="Times New Roman" w:hAnsi="Times New Roman" w:cs="Times New Roman"/>
        </w:rPr>
        <w:t xml:space="preserve"> and </w:t>
      </w:r>
      <w:r w:rsidRPr="00A13747">
        <w:rPr>
          <w:rFonts w:ascii="Times New Roman" w:hAnsi="Times New Roman" w:cs="Times New Roman"/>
          <w:i/>
        </w:rPr>
        <w:t>Pol</w:t>
      </w:r>
      <w:r w:rsidRPr="00A13747">
        <w:rPr>
          <w:rFonts w:ascii="Times New Roman" w:hAnsi="Times New Roman" w:cs="Times New Roman"/>
        </w:rPr>
        <w:t xml:space="preserve"> polyproteins are proteolytically cleaved by protease enzyme in the maturation step </w:t>
      </w:r>
      <w:r w:rsidR="00396871"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B255BE" w:rsidRPr="00A13747">
        <w:rPr>
          <w:rFonts w:ascii="Times New Roman" w:hAnsi="Times New Roman" w:cs="Times New Roman"/>
          <w:noProof/>
        </w:rPr>
        <w:t>(Darke et al., 1988a; Pettit et al., 2005)</w:t>
      </w:r>
      <w:r w:rsidR="00396871" w:rsidRPr="00A13747">
        <w:rPr>
          <w:rFonts w:ascii="Times New Roman" w:hAnsi="Times New Roman" w:cs="Times New Roman"/>
        </w:rPr>
        <w:fldChar w:fldCharType="end"/>
      </w:r>
      <w:r w:rsidRPr="00A13747">
        <w:rPr>
          <w:rFonts w:ascii="Times New Roman" w:hAnsi="Times New Roman" w:cs="Times New Roman"/>
        </w:rPr>
        <w:t>.</w:t>
      </w:r>
    </w:p>
    <w:p w14:paraId="2C799CDD" w14:textId="77777777" w:rsidR="006444DD" w:rsidRPr="00A13747" w:rsidRDefault="006444DD" w:rsidP="006444DD">
      <w:pPr>
        <w:spacing w:line="480" w:lineRule="auto"/>
        <w:jc w:val="both"/>
        <w:rPr>
          <w:rFonts w:ascii="Times New Roman" w:hAnsi="Times New Roman" w:cs="Times New Roman"/>
        </w:rPr>
      </w:pPr>
    </w:p>
    <w:p w14:paraId="5083A27A"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Each HIV replication cycle releases new infectious virions in the order of 10</w:t>
      </w:r>
      <w:r w:rsidRPr="00A13747">
        <w:rPr>
          <w:rFonts w:ascii="Times New Roman" w:hAnsi="Times New Roman" w:cs="Times New Roman"/>
          <w:vertAlign w:val="superscript"/>
        </w:rPr>
        <w:t>9</w:t>
      </w:r>
      <w:r w:rsidRPr="00A13747">
        <w:rPr>
          <w:rFonts w:ascii="Times New Roman" w:hAnsi="Times New Roman" w:cs="Times New Roman"/>
        </w:rPr>
        <w:t xml:space="preserve"> per da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396871" w:rsidRPr="00A13747">
        <w:rPr>
          <w:rFonts w:ascii="Times New Roman" w:hAnsi="Times New Roman" w:cs="Times New Roman"/>
        </w:rPr>
        <w:fldChar w:fldCharType="end"/>
      </w:r>
      <w:r w:rsidRPr="00A13747">
        <w:rPr>
          <w:rFonts w:ascii="Times New Roman" w:hAnsi="Times New Roman" w:cs="Times New Roman"/>
        </w:rPr>
        <w:t xml:space="preserve">. The number of new infecting HIV determines the replication rate of the viru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ersmette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A long post infection period shows higher turnover rate associated with CD4+ cell depletion and viral population expansion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396871" w:rsidRPr="00A13747">
        <w:rPr>
          <w:rFonts w:ascii="Times New Roman" w:hAnsi="Times New Roman" w:cs="Times New Roman"/>
        </w:rPr>
        <w:fldChar w:fldCharType="end"/>
      </w:r>
      <w:r w:rsidRPr="00A13747">
        <w:rPr>
          <w:rFonts w:ascii="Times New Roman" w:hAnsi="Times New Roman" w:cs="Times New Roman"/>
        </w:rPr>
        <w:t>.</w:t>
      </w:r>
    </w:p>
    <w:p w14:paraId="64FCF424" w14:textId="77777777" w:rsidR="00E93357" w:rsidRPr="00A13747" w:rsidRDefault="00E93357" w:rsidP="006444DD">
      <w:pPr>
        <w:spacing w:line="480" w:lineRule="auto"/>
        <w:jc w:val="both"/>
        <w:rPr>
          <w:rFonts w:ascii="Times New Roman" w:hAnsi="Times New Roman" w:cs="Times New Roman"/>
        </w:rPr>
      </w:pPr>
    </w:p>
    <w:p w14:paraId="572EF067" w14:textId="77777777" w:rsidR="00B021A8" w:rsidRPr="00A13747" w:rsidRDefault="006444DD" w:rsidP="00B021A8">
      <w:pPr>
        <w:pStyle w:val="Heading2"/>
        <w:rPr>
          <w:rFonts w:cs="Times New Roman"/>
        </w:rPr>
      </w:pPr>
      <w:r w:rsidRPr="00A13747">
        <w:rPr>
          <w:rFonts w:cs="Times New Roman"/>
        </w:rPr>
        <w:t>Antiretroviral Drugs</w:t>
      </w:r>
    </w:p>
    <w:p w14:paraId="3EC98BC4" w14:textId="77777777" w:rsidR="006444DD" w:rsidRPr="00A13747" w:rsidRDefault="006444DD" w:rsidP="00B021A8">
      <w:pPr>
        <w:rPr>
          <w:rFonts w:ascii="Times New Roman" w:hAnsi="Times New Roman" w:cs="Times New Roman"/>
        </w:rPr>
      </w:pPr>
    </w:p>
    <w:p w14:paraId="5503AAB4" w14:textId="77777777" w:rsidR="0063668E" w:rsidRPr="00A13747" w:rsidRDefault="006444DD" w:rsidP="0063668E">
      <w:pPr>
        <w:pStyle w:val="Heading3"/>
        <w:rPr>
          <w:rFonts w:cs="Times New Roman"/>
        </w:rPr>
      </w:pPr>
      <w:r w:rsidRPr="00A13747">
        <w:rPr>
          <w:rFonts w:cs="Times New Roman"/>
        </w:rPr>
        <w:t>Reverse Transcriptase Inhibitors</w:t>
      </w:r>
    </w:p>
    <w:p w14:paraId="08B8A6B1" w14:textId="77777777" w:rsidR="006444DD" w:rsidRPr="00A13747" w:rsidRDefault="006444DD" w:rsidP="0063668E">
      <w:pPr>
        <w:rPr>
          <w:rFonts w:ascii="Times New Roman" w:hAnsi="Times New Roman" w:cs="Times New Roman"/>
        </w:rPr>
      </w:pPr>
    </w:p>
    <w:p w14:paraId="2EDF8BF9" w14:textId="77777777" w:rsidR="0063668E" w:rsidRPr="00A13747" w:rsidRDefault="006444DD" w:rsidP="0063668E">
      <w:pPr>
        <w:pStyle w:val="Heading4"/>
        <w:rPr>
          <w:rFonts w:cs="Times New Roman"/>
        </w:rPr>
      </w:pPr>
      <w:r w:rsidRPr="00A13747">
        <w:rPr>
          <w:rFonts w:cs="Times New Roman"/>
        </w:rPr>
        <w:lastRenderedPageBreak/>
        <w:t>Nucleoside Reverse Transcriptase Inhibitors (NRTIs)</w:t>
      </w:r>
    </w:p>
    <w:p w14:paraId="5109A7B9" w14:textId="77777777" w:rsidR="006444DD" w:rsidRPr="00A13747" w:rsidRDefault="006444DD" w:rsidP="0063668E">
      <w:pPr>
        <w:rPr>
          <w:rFonts w:ascii="Times New Roman" w:hAnsi="Times New Roman" w:cs="Times New Roman"/>
        </w:rPr>
      </w:pPr>
    </w:p>
    <w:p w14:paraId="7A743CFE"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NRTIs are analogs of nucleotides but without 3’ hydroxyl group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rafiano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drug is taken in unphosphorylated form, which cytokinases phosphorylates to form 5’ triophosphate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045B29" w:rsidRPr="00A13747">
        <w:rPr>
          <w:rFonts w:ascii="Cambria Math" w:hAnsi="Cambria Math" w:cs="Cambria Math"/>
        </w:rPr>
        <w:instrText>‐</w:instrText>
      </w:r>
      <w:r w:rsidR="00045B29" w:rsidRPr="00A13747">
        <w:rPr>
          <w:rFonts w:ascii="Times New Roman" w:hAnsi="Times New Roman" w:cs="Times New Roman"/>
        </w:rPr>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 Clercq, 2002; Ilina and Parniak, 2008)</w:t>
      </w:r>
      <w:r w:rsidR="00396871" w:rsidRPr="00A13747">
        <w:rPr>
          <w:rFonts w:ascii="Times New Roman" w:hAnsi="Times New Roman" w:cs="Times New Roman"/>
        </w:rPr>
        <w:fldChar w:fldCharType="end"/>
      </w:r>
      <w:r w:rsidRPr="00A13747">
        <w:rPr>
          <w:rFonts w:ascii="Times New Roman" w:hAnsi="Times New Roman" w:cs="Times New Roman"/>
        </w:rPr>
        <w:t xml:space="preserve">). This then, leads to the incomplete termination of HIV-1 cDNA synthesi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luis-Crem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action of the drugs is shown in </w:t>
      </w:r>
      <w:r w:rsidR="00396871" w:rsidRPr="0002163C">
        <w:rPr>
          <w:rFonts w:ascii="Times New Roman" w:hAnsi="Times New Roman" w:cs="Times New Roman"/>
          <w:b/>
        </w:rPr>
        <w:t>Figure 1.8</w:t>
      </w:r>
      <w:r w:rsidRPr="00A13747">
        <w:rPr>
          <w:rFonts w:ascii="Times New Roman" w:hAnsi="Times New Roman" w:cs="Times New Roman"/>
        </w:rPr>
        <w:t xml:space="preserve"> and the list of approved NRTI drugs shown in </w:t>
      </w:r>
      <w:r w:rsidR="00396871" w:rsidRPr="0002163C">
        <w:rPr>
          <w:rFonts w:ascii="Times New Roman" w:hAnsi="Times New Roman" w:cs="Times New Roman"/>
          <w:b/>
        </w:rPr>
        <w:t>Table 1.1</w:t>
      </w:r>
      <w:r w:rsidRPr="00A13747">
        <w:rPr>
          <w:rFonts w:ascii="Times New Roman" w:hAnsi="Times New Roman" w:cs="Times New Roman"/>
        </w:rPr>
        <w:t>.</w:t>
      </w:r>
    </w:p>
    <w:p w14:paraId="5854E5D7" w14:textId="77777777" w:rsidR="0063668E" w:rsidRPr="00A13747" w:rsidRDefault="0063668E" w:rsidP="006444DD">
      <w:pPr>
        <w:spacing w:line="480" w:lineRule="auto"/>
        <w:jc w:val="both"/>
        <w:rPr>
          <w:rFonts w:ascii="Times New Roman" w:hAnsi="Times New Roman" w:cs="Times New Roman"/>
        </w:rPr>
      </w:pPr>
    </w:p>
    <w:p w14:paraId="4C0255D3" w14:textId="77777777" w:rsidR="0063668E" w:rsidRPr="00A13747" w:rsidRDefault="006444DD" w:rsidP="0063668E">
      <w:pPr>
        <w:pStyle w:val="Heading4"/>
        <w:rPr>
          <w:rFonts w:cs="Times New Roman"/>
        </w:rPr>
      </w:pPr>
      <w:r w:rsidRPr="00A13747">
        <w:rPr>
          <w:rFonts w:cs="Times New Roman"/>
        </w:rPr>
        <w:t>Non-nucleoside reverse transcriptase inhibitors (NNRTIs)</w:t>
      </w:r>
    </w:p>
    <w:p w14:paraId="10A36F00" w14:textId="77777777" w:rsidR="006444DD" w:rsidRPr="00A13747" w:rsidRDefault="006444DD" w:rsidP="0063668E">
      <w:pPr>
        <w:rPr>
          <w:rFonts w:ascii="Times New Roman" w:hAnsi="Times New Roman" w:cs="Times New Roman"/>
        </w:rPr>
      </w:pPr>
    </w:p>
    <w:p w14:paraId="68E60354"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NNRTIs specifically bind at an allosteric site 10 Å from the polymerase active site of the HIV-1 reverse transcriptase </w:t>
      </w:r>
      <w:r w:rsidR="00396871"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immel et al., 2006; Sarafianos et al., 2009)</w:t>
      </w:r>
      <w:r w:rsidR="00396871" w:rsidRPr="00A13747">
        <w:rPr>
          <w:rFonts w:ascii="Times New Roman" w:hAnsi="Times New Roman" w:cs="Times New Roman"/>
        </w:rPr>
        <w:fldChar w:fldCharType="end"/>
      </w:r>
      <w:r w:rsidRPr="00A13747">
        <w:rPr>
          <w:rFonts w:ascii="Times New Roman" w:hAnsi="Times New Roman" w:cs="Times New Roman"/>
        </w:rPr>
        <w:t>, close to the substrate-binding site. The binding induces conformational changes in the enzyme, which distorts the catalytic aspartate triad of its active site and inhibits the function of the enzyme (</w:t>
      </w:r>
      <w:r w:rsidR="00396871" w:rsidRPr="0002163C">
        <w:rPr>
          <w:rFonts w:ascii="Times New Roman" w:hAnsi="Times New Roman" w:cs="Times New Roman"/>
          <w:b/>
        </w:rPr>
        <w:t>Figure 1.9</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zarini, 2004; Esnouf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The list of approved NNRTI drugs is shown in </w:t>
      </w:r>
      <w:r w:rsidR="00396871" w:rsidRPr="0002163C">
        <w:rPr>
          <w:rFonts w:ascii="Times New Roman" w:hAnsi="Times New Roman" w:cs="Times New Roman"/>
          <w:b/>
        </w:rPr>
        <w:t>Table 1.1</w:t>
      </w:r>
      <w:r w:rsidR="00C77653">
        <w:rPr>
          <w:rFonts w:ascii="Times New Roman" w:hAnsi="Times New Roman" w:cs="Times New Roman"/>
          <w:b/>
        </w:rPr>
        <w:t>,</w:t>
      </w:r>
    </w:p>
    <w:p w14:paraId="5B1A8D6C" w14:textId="77777777" w:rsidR="006444DD" w:rsidRPr="00A13747" w:rsidRDefault="006444DD" w:rsidP="006444DD">
      <w:pPr>
        <w:spacing w:line="480" w:lineRule="auto"/>
        <w:jc w:val="both"/>
        <w:rPr>
          <w:rFonts w:ascii="Times New Roman" w:hAnsi="Times New Roman" w:cs="Times New Roman"/>
        </w:rPr>
      </w:pPr>
    </w:p>
    <w:p w14:paraId="24B05542" w14:textId="77777777" w:rsidR="0063668E" w:rsidRPr="00A13747" w:rsidRDefault="006444DD" w:rsidP="0063668E">
      <w:pPr>
        <w:pStyle w:val="Heading3"/>
        <w:rPr>
          <w:rFonts w:cs="Times New Roman"/>
        </w:rPr>
      </w:pPr>
      <w:r w:rsidRPr="00A13747">
        <w:rPr>
          <w:rFonts w:cs="Times New Roman"/>
        </w:rPr>
        <w:t>Protease Inhibitors (PI)</w:t>
      </w:r>
    </w:p>
    <w:p w14:paraId="1BC38378" w14:textId="77777777" w:rsidR="006444DD" w:rsidRPr="00A13747" w:rsidRDefault="006444DD" w:rsidP="0063668E">
      <w:pPr>
        <w:rPr>
          <w:rFonts w:ascii="Times New Roman" w:hAnsi="Times New Roman" w:cs="Times New Roman"/>
        </w:rPr>
      </w:pPr>
    </w:p>
    <w:p w14:paraId="369758CD"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rotease Inhibitors interfere with the cleavage of the </w:t>
      </w:r>
      <w:r w:rsidRPr="00A13747">
        <w:rPr>
          <w:rFonts w:ascii="Times New Roman" w:hAnsi="Times New Roman" w:cs="Times New Roman"/>
          <w:i/>
        </w:rPr>
        <w:t>gag</w:t>
      </w:r>
      <w:r w:rsidRPr="00A13747">
        <w:rPr>
          <w:rFonts w:ascii="Times New Roman" w:hAnsi="Times New Roman" w:cs="Times New Roman"/>
        </w:rPr>
        <w:t>-</w:t>
      </w:r>
      <w:r w:rsidRPr="00A13747">
        <w:rPr>
          <w:rFonts w:ascii="Times New Roman" w:hAnsi="Times New Roman" w:cs="Times New Roman"/>
          <w:i/>
        </w:rPr>
        <w:t>pol</w:t>
      </w:r>
      <w:r w:rsidRPr="00A13747">
        <w:rPr>
          <w:rFonts w:ascii="Times New Roman" w:hAnsi="Times New Roman" w:cs="Times New Roman"/>
        </w:rPr>
        <w:t xml:space="preserve"> polypeptid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eelmeier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s competitive peptidomimetic inhibitors. The hydroxyethylene core in the inhibitors prohibits the cleavage action of the HIV protease enzyme </w:t>
      </w:r>
      <w:r w:rsidR="00396871"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Vacca et al., 1994; Vacca et al., 1991)</w:t>
      </w:r>
      <w:r w:rsidR="00396871" w:rsidRPr="00A13747">
        <w:rPr>
          <w:rFonts w:ascii="Times New Roman" w:hAnsi="Times New Roman" w:cs="Times New Roman"/>
        </w:rPr>
        <w:fldChar w:fldCharType="end"/>
      </w:r>
      <w:r w:rsidRPr="00A13747">
        <w:rPr>
          <w:rFonts w:ascii="Times New Roman" w:hAnsi="Times New Roman" w:cs="Times New Roman"/>
        </w:rPr>
        <w:t xml:space="preserve">. However, as an adverse side effect, patients that have </w:t>
      </w:r>
      <w:r w:rsidR="008973A9" w:rsidRPr="00A13747">
        <w:rPr>
          <w:rFonts w:ascii="Times New Roman" w:hAnsi="Times New Roman" w:cs="Times New Roman"/>
        </w:rPr>
        <w:t>used these</w:t>
      </w:r>
      <w:r w:rsidRPr="00A13747">
        <w:rPr>
          <w:rFonts w:ascii="Times New Roman" w:hAnsi="Times New Roman" w:cs="Times New Roman"/>
        </w:rPr>
        <w:t xml:space="preserve"> inhibitors have developed lipodystrophy and hyperlipidemia </w:t>
      </w:r>
      <w:r w:rsidR="00396871"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arr et al., 2000; Carr et al., 1998a; Carr et al., 1998b, c; Liang et al., 2001; Miller et al., 2000; Tsiodras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673691E1" w14:textId="77777777" w:rsidR="006444DD" w:rsidRPr="00A13747" w:rsidRDefault="006444DD" w:rsidP="006444DD">
      <w:pPr>
        <w:spacing w:line="480" w:lineRule="auto"/>
        <w:jc w:val="both"/>
        <w:rPr>
          <w:rFonts w:ascii="Times New Roman" w:hAnsi="Times New Roman" w:cs="Times New Roman"/>
        </w:rPr>
      </w:pPr>
    </w:p>
    <w:p w14:paraId="338743AC" w14:textId="77777777" w:rsidR="0063668E" w:rsidRPr="00A13747" w:rsidRDefault="006444DD" w:rsidP="0063668E">
      <w:pPr>
        <w:pStyle w:val="Heading3"/>
        <w:rPr>
          <w:rFonts w:cs="Times New Roman"/>
        </w:rPr>
      </w:pPr>
      <w:r w:rsidRPr="00A13747">
        <w:rPr>
          <w:rFonts w:cs="Times New Roman"/>
        </w:rPr>
        <w:t>Integrase Inhibitors</w:t>
      </w:r>
    </w:p>
    <w:p w14:paraId="673BFCA4" w14:textId="77777777" w:rsidR="006444DD" w:rsidRPr="00A13747" w:rsidRDefault="006444DD" w:rsidP="0063668E">
      <w:pPr>
        <w:rPr>
          <w:rFonts w:ascii="Times New Roman" w:hAnsi="Times New Roman" w:cs="Times New Roman"/>
        </w:rPr>
      </w:pPr>
    </w:p>
    <w:p w14:paraId="035813A5"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feasibility and efficacy of integrase inhibitors have been tested in Rhesus Macaques </w:t>
      </w:r>
      <w:r w:rsidR="00396871"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zuda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Most of the integrase inhibitors target the strand transfer function of the enzyme </w:t>
      </w:r>
      <w:r w:rsidR="00396871"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ra et al., 2011; Espeseth et al., 2000; Hazuda et al., 2000; McColl and Chen, 2010; Pannecouque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 X-ray structure of the integrase enzyme has revealed the active site model of the enzyme complexes with the DN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e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only integrase inhibitor that has shown a promising antiretroviral effect is Raltegravir, which was tested on animal models and is currently undergoing clinical trial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mmaranond and Sanguansittianan, 201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64F66247" w14:textId="77777777" w:rsidR="006444DD" w:rsidRPr="00A13747" w:rsidRDefault="006444DD" w:rsidP="006444DD">
      <w:pPr>
        <w:spacing w:line="480" w:lineRule="auto"/>
        <w:jc w:val="both"/>
        <w:rPr>
          <w:rFonts w:ascii="Times New Roman" w:hAnsi="Times New Roman" w:cs="Times New Roman"/>
        </w:rPr>
      </w:pPr>
    </w:p>
    <w:p w14:paraId="5B25269E" w14:textId="77777777" w:rsidR="0063668E" w:rsidRPr="00A13747" w:rsidRDefault="006444DD" w:rsidP="0063668E">
      <w:pPr>
        <w:pStyle w:val="Heading3"/>
        <w:rPr>
          <w:rFonts w:cs="Times New Roman"/>
        </w:rPr>
      </w:pPr>
      <w:r w:rsidRPr="00A13747">
        <w:rPr>
          <w:rFonts w:cs="Times New Roman"/>
        </w:rPr>
        <w:t>Cell entry inhibitors</w:t>
      </w:r>
    </w:p>
    <w:p w14:paraId="3B4759A9" w14:textId="77777777" w:rsidR="006444DD" w:rsidRPr="00A13747" w:rsidRDefault="006444DD" w:rsidP="0063668E">
      <w:pPr>
        <w:rPr>
          <w:rFonts w:ascii="Times New Roman" w:hAnsi="Times New Roman" w:cs="Times New Roman"/>
        </w:rPr>
      </w:pPr>
    </w:p>
    <w:p w14:paraId="3B476F34"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The cell entry inhibitors interfere with the viral binding or fusion of HIV to a host cell. The two classes of cell entry inhibitors are listed below:</w:t>
      </w:r>
    </w:p>
    <w:p w14:paraId="3E81EA51" w14:textId="77777777" w:rsidR="0063668E" w:rsidRPr="00A13747" w:rsidRDefault="006444DD" w:rsidP="0063668E">
      <w:pPr>
        <w:pStyle w:val="Heading4"/>
        <w:rPr>
          <w:rFonts w:cs="Times New Roman"/>
        </w:rPr>
      </w:pPr>
      <w:r w:rsidRPr="00A13747">
        <w:rPr>
          <w:rFonts w:cs="Times New Roman"/>
        </w:rPr>
        <w:t>CCR5 co receptor antagonist:</w:t>
      </w:r>
    </w:p>
    <w:p w14:paraId="190709C2" w14:textId="77777777" w:rsidR="006444DD" w:rsidRPr="00A13747" w:rsidRDefault="006444DD" w:rsidP="0063668E">
      <w:pPr>
        <w:rPr>
          <w:rFonts w:ascii="Times New Roman" w:hAnsi="Times New Roman" w:cs="Times New Roman"/>
        </w:rPr>
      </w:pPr>
    </w:p>
    <w:p w14:paraId="3E0E1345"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Maraviroc is the only CCR5 antagonist in clinical use </w:t>
      </w:r>
      <w:r w:rsidR="00396871"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e Clercq, 2005a, b; Fätkenheuer et al., 2005; Rosario et al., 2005; Rosario et al., 2006; Wheeler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t is also the only antiretroviral drug that does not target any viral enzyme or protein molecule but, instead, binds to the host cell receptor CCR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stby and van der Ryst, 2005)</w:t>
      </w:r>
      <w:r w:rsidR="00396871" w:rsidRPr="00A13747">
        <w:rPr>
          <w:rFonts w:ascii="Times New Roman" w:hAnsi="Times New Roman" w:cs="Times New Roman"/>
        </w:rPr>
        <w:fldChar w:fldCharType="end"/>
      </w:r>
      <w:r w:rsidRPr="00A13747">
        <w:rPr>
          <w:rFonts w:ascii="Times New Roman" w:hAnsi="Times New Roman" w:cs="Times New Roman"/>
        </w:rPr>
        <w:t xml:space="preserve">. This binding prevents HIV gp120 binding to the co-receptor, thereby disabling the viral entry in to th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ätkenheu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However, it is important to carry out an HIV tropism test for the viral co-receptor use, before administrating this drug, as the drug is ineffective against CXCR4 co receptor using viru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aymond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3D0615F5" w14:textId="77777777" w:rsidR="00E93357" w:rsidRPr="00A13747" w:rsidRDefault="00E93357" w:rsidP="006444DD">
      <w:pPr>
        <w:spacing w:line="480" w:lineRule="auto"/>
        <w:jc w:val="both"/>
        <w:rPr>
          <w:rFonts w:ascii="Times New Roman" w:hAnsi="Times New Roman" w:cs="Times New Roman"/>
        </w:rPr>
      </w:pPr>
    </w:p>
    <w:p w14:paraId="2D853451" w14:textId="77777777" w:rsidR="0063668E" w:rsidRPr="00A13747" w:rsidRDefault="006444DD" w:rsidP="0063668E">
      <w:pPr>
        <w:pStyle w:val="Heading4"/>
        <w:rPr>
          <w:rFonts w:cs="Times New Roman"/>
        </w:rPr>
      </w:pPr>
      <w:r w:rsidRPr="00A13747">
        <w:rPr>
          <w:rFonts w:cs="Times New Roman"/>
        </w:rPr>
        <w:t>Fusion Inhibitors</w:t>
      </w:r>
    </w:p>
    <w:p w14:paraId="6A34D8DF" w14:textId="77777777" w:rsidR="006444DD" w:rsidRPr="00A13747" w:rsidRDefault="006444DD" w:rsidP="0063668E">
      <w:pPr>
        <w:rPr>
          <w:rFonts w:ascii="Times New Roman" w:hAnsi="Times New Roman" w:cs="Times New Roman"/>
        </w:rPr>
      </w:pPr>
    </w:p>
    <w:p w14:paraId="0870CDDD"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usion inhibitor design is based on targeting the heptad regions HR1 or HR2 of gp41, which prevents HIV from creating a fusion pore on host cell membran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dwin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Enfuvirtid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uffalo and James, 2003; Poveda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is a synthetic peptide, approved for clinical use in 2003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2003)</w:t>
      </w:r>
      <w:r w:rsidR="00396871" w:rsidRPr="00A13747">
        <w:rPr>
          <w:rFonts w:ascii="Times New Roman" w:hAnsi="Times New Roman" w:cs="Times New Roman"/>
        </w:rPr>
        <w:fldChar w:fldCharType="end"/>
      </w:r>
      <w:r w:rsidRPr="00A13747">
        <w:rPr>
          <w:rFonts w:ascii="Times New Roman" w:hAnsi="Times New Roman" w:cs="Times New Roman"/>
        </w:rPr>
        <w:t xml:space="preserve">, which can bind to the gp41 HR1 reg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ild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However the emergence of Enfuvirtide resistant viral strains lead to its discontinuation for clinical use in 2004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z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Sifuvirtide is another HIV fusion inhibitor peptide under research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et al., 2009)</w:t>
      </w:r>
      <w:r w:rsidR="00396871" w:rsidRPr="00A13747">
        <w:rPr>
          <w:rFonts w:ascii="Times New Roman" w:hAnsi="Times New Roman" w:cs="Times New Roman"/>
        </w:rPr>
        <w:fldChar w:fldCharType="end"/>
      </w:r>
      <w:r w:rsidRPr="00A13747">
        <w:rPr>
          <w:rFonts w:ascii="Times New Roman" w:hAnsi="Times New Roman" w:cs="Times New Roman"/>
        </w:rPr>
        <w:t>.</w:t>
      </w:r>
    </w:p>
    <w:p w14:paraId="6A964B82" w14:textId="77777777" w:rsidR="00E93357" w:rsidRPr="00A13747" w:rsidRDefault="00E93357" w:rsidP="006444DD">
      <w:pPr>
        <w:spacing w:line="480" w:lineRule="auto"/>
        <w:jc w:val="both"/>
        <w:rPr>
          <w:rFonts w:ascii="Times New Roman" w:hAnsi="Times New Roman" w:cs="Times New Roman"/>
        </w:rPr>
      </w:pPr>
    </w:p>
    <w:p w14:paraId="22DBAB38" w14:textId="77777777" w:rsidR="0063668E" w:rsidRPr="00A13747" w:rsidRDefault="006444DD" w:rsidP="0063668E">
      <w:pPr>
        <w:pStyle w:val="Heading2"/>
        <w:rPr>
          <w:rFonts w:cs="Times New Roman"/>
        </w:rPr>
      </w:pPr>
      <w:r w:rsidRPr="00A13747">
        <w:rPr>
          <w:rFonts w:cs="Times New Roman"/>
        </w:rPr>
        <w:t>HIV Treatment</w:t>
      </w:r>
    </w:p>
    <w:p w14:paraId="604459E2" w14:textId="77777777" w:rsidR="006444DD" w:rsidRPr="00A13747" w:rsidRDefault="006444DD" w:rsidP="0063668E">
      <w:pPr>
        <w:rPr>
          <w:rFonts w:ascii="Times New Roman" w:hAnsi="Times New Roman" w:cs="Times New Roman"/>
        </w:rPr>
      </w:pPr>
    </w:p>
    <w:p w14:paraId="39392B70" w14:textId="77777777" w:rsidR="0063668E" w:rsidRPr="00A13747" w:rsidRDefault="006444DD" w:rsidP="0063668E">
      <w:pPr>
        <w:pStyle w:val="Heading3"/>
        <w:rPr>
          <w:rFonts w:cs="Times New Roman"/>
        </w:rPr>
      </w:pPr>
      <w:r w:rsidRPr="00A13747">
        <w:rPr>
          <w:rFonts w:cs="Times New Roman"/>
        </w:rPr>
        <w:t>Brief history of antiretroviral treatment</w:t>
      </w:r>
    </w:p>
    <w:p w14:paraId="61443696" w14:textId="77777777" w:rsidR="006444DD" w:rsidRPr="00A13747" w:rsidRDefault="006444DD" w:rsidP="0063668E">
      <w:pPr>
        <w:rPr>
          <w:rFonts w:ascii="Times New Roman" w:hAnsi="Times New Roman" w:cs="Times New Roman"/>
        </w:rPr>
      </w:pPr>
    </w:p>
    <w:p w14:paraId="10EEFC99"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reatment of HIV infection has been a great challenge and </w:t>
      </w:r>
      <w:r w:rsidR="008973A9" w:rsidRPr="00A13747">
        <w:rPr>
          <w:rFonts w:ascii="Times New Roman" w:hAnsi="Times New Roman" w:cs="Times New Roman"/>
        </w:rPr>
        <w:t>still remains as an unsolved problem</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ndstrom and Kaplan, 1987)</w:t>
      </w:r>
      <w:r w:rsidR="00396871" w:rsidRPr="00A13747">
        <w:rPr>
          <w:rFonts w:ascii="Times New Roman" w:hAnsi="Times New Roman" w:cs="Times New Roman"/>
        </w:rPr>
        <w:fldChar w:fldCharType="end"/>
      </w:r>
      <w:r w:rsidRPr="00A13747">
        <w:rPr>
          <w:rFonts w:ascii="Times New Roman" w:hAnsi="Times New Roman" w:cs="Times New Roman"/>
        </w:rPr>
        <w:t xml:space="preserve">. In 1985, an assay for diagnosis of HIV antibody was developed for the confirmation of HIV infe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rd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Clinical treatment for those with confirmed HIV infection started with the only available NRTI drug – azidothymidine (AZT), (later called Zidovudine (ZDV)). The drug is characterized for its toxic and unpleasant side effects </w:t>
      </w:r>
      <w:r w:rsidR="00396871"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ch et al., 1992; Richman et al., 1987)</w:t>
      </w:r>
      <w:r w:rsidR="00396871" w:rsidRPr="00A13747">
        <w:rPr>
          <w:rFonts w:ascii="Times New Roman" w:hAnsi="Times New Roman" w:cs="Times New Roman"/>
        </w:rPr>
        <w:fldChar w:fldCharType="end"/>
      </w:r>
      <w:r w:rsidRPr="00A13747">
        <w:rPr>
          <w:rFonts w:ascii="Times New Roman" w:hAnsi="Times New Roman" w:cs="Times New Roman"/>
        </w:rPr>
        <w:t xml:space="preserve">. Nonetheless, the drug was the only hope for HIV infected people at the chronic stages of infection in mid 1980’s and was approved for use but the survival benefits lasted less than a year </w:t>
      </w:r>
      <w:r w:rsidR="00396871"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l et al., 1993; Fischl et al., 1990; Lundgren et al., 1994; Volberding et al., 1995; Volberding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Other NRTI drugs including didanosine (ddI) in 1991, Zalcitabine (ddC) in 1992, stavudine (d4T) </w:t>
      </w:r>
      <w:r w:rsidRPr="00A13747">
        <w:rPr>
          <w:rFonts w:ascii="Times New Roman" w:hAnsi="Times New Roman" w:cs="Times New Roman"/>
        </w:rPr>
        <w:lastRenderedPageBreak/>
        <w:t>in 1994 and lamivudine (3TC) in 1995 - were approved for use (</w:t>
      </w:r>
      <w:r w:rsidR="00396871" w:rsidRPr="0002163C">
        <w:rPr>
          <w:rFonts w:ascii="Times New Roman" w:hAnsi="Times New Roman" w:cs="Times New Roman"/>
          <w:b/>
        </w:rPr>
        <w:t>Figure 1.10</w:t>
      </w:r>
      <w:r w:rsidRPr="00A13747">
        <w:rPr>
          <w:rFonts w:ascii="Times New Roman" w:hAnsi="Times New Roman" w:cs="Times New Roman"/>
        </w:rPr>
        <w:t xml:space="preserve">) but were toxic as well.  The administration of the drugs was altered to reduce the toxicity of each drug but the approach remained ineffective </w:t>
      </w:r>
      <w:r w:rsidR="00396871"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kowron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Then, a combination therapy containing two NRTI drug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ravolatz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for example zidovudine with didanosine or zalcitabine showed some improvement, characterized by increased CD+ and better survival but with less durability and poor tolerability </w:t>
      </w:r>
      <w:r w:rsidR="00396871"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mmer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Triple NRTI combination therapy containing 3TC, ZDV and d4T was better tolerated but could not control HIV re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uritzkes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 good result obtained from using </w:t>
      </w:r>
      <w:r w:rsidR="009F6541" w:rsidRPr="00A13747">
        <w:rPr>
          <w:rFonts w:ascii="Times New Roman" w:hAnsi="Times New Roman" w:cs="Times New Roman"/>
        </w:rPr>
        <w:t xml:space="preserve">those </w:t>
      </w:r>
      <w:r w:rsidRPr="00A13747">
        <w:rPr>
          <w:rFonts w:ascii="Times New Roman" w:hAnsi="Times New Roman" w:cs="Times New Roman"/>
        </w:rPr>
        <w:t xml:space="preserve">NRTI drugs was the substantial reduction in HIV transmission from mother to child at birth </w:t>
      </w:r>
      <w:r w:rsidR="00396871"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4; McGowan and Shah, 2000; McIntyre et al., 2009)</w:t>
      </w:r>
      <w:r w:rsidR="00396871" w:rsidRPr="00A13747">
        <w:rPr>
          <w:rFonts w:ascii="Times New Roman" w:hAnsi="Times New Roman" w:cs="Times New Roman"/>
        </w:rPr>
        <w:fldChar w:fldCharType="end"/>
      </w:r>
      <w:r w:rsidRPr="00A13747">
        <w:rPr>
          <w:rFonts w:ascii="Times New Roman" w:hAnsi="Times New Roman" w:cs="Times New Roman"/>
        </w:rPr>
        <w:t>.</w:t>
      </w:r>
    </w:p>
    <w:p w14:paraId="3B5D46D5" w14:textId="77777777" w:rsidR="006444DD" w:rsidRPr="00A13747" w:rsidRDefault="006444DD" w:rsidP="006444DD">
      <w:pPr>
        <w:spacing w:line="480" w:lineRule="auto"/>
        <w:jc w:val="both"/>
        <w:rPr>
          <w:rFonts w:ascii="Times New Roman" w:hAnsi="Times New Roman" w:cs="Times New Roman"/>
        </w:rPr>
      </w:pPr>
    </w:p>
    <w:p w14:paraId="04733DA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396871"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1998a; Montaner et al., 1998b;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Besides antiretroviral activity, combination therapy was also studied for toxicity and tolerability </w: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1998b; Staszewski et al., 1999a;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The triple combination therapy of Nevirapine/efavirenz (NNRTI drug) with two NRTI drugs showed a good viral suppressing result </w:t>
      </w:r>
      <w:r w:rsidR="00396871"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taszewski et al., 1999a;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and was superior to monotherapy and dual therap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bins et al., 2003)</w:t>
      </w:r>
      <w:r w:rsidR="00396871" w:rsidRPr="00A13747">
        <w:rPr>
          <w:rFonts w:ascii="Times New Roman" w:hAnsi="Times New Roman" w:cs="Times New Roman"/>
        </w:rPr>
        <w:fldChar w:fldCharType="end"/>
      </w:r>
      <w:r w:rsidRPr="00A13747">
        <w:rPr>
          <w:rFonts w:ascii="Times New Roman" w:hAnsi="Times New Roman" w:cs="Times New Roman"/>
        </w:rPr>
        <w:t>.</w:t>
      </w:r>
    </w:p>
    <w:p w14:paraId="54104B0A" w14:textId="77777777" w:rsidR="006444DD" w:rsidRPr="00A13747" w:rsidRDefault="006444DD" w:rsidP="006444DD">
      <w:pPr>
        <w:spacing w:line="480" w:lineRule="auto"/>
        <w:jc w:val="both"/>
        <w:rPr>
          <w:rFonts w:ascii="Times New Roman" w:hAnsi="Times New Roman" w:cs="Times New Roman"/>
        </w:rPr>
      </w:pPr>
    </w:p>
    <w:p w14:paraId="101B9AA6"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A drug cocktail with 2 NRTIs and a protease inhibitor showed highly effective resul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ameron et al., 1999; Merry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with viral suppression time longer than the study period </w: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ulick et al., 2000; Hamm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concept of highly active antiretroviral therapy was conceived after the cocktail of </w:t>
      </w:r>
      <w:r w:rsidR="009F6541" w:rsidRPr="00A13747">
        <w:rPr>
          <w:rFonts w:ascii="Times New Roman" w:hAnsi="Times New Roman" w:cs="Times New Roman"/>
        </w:rPr>
        <w:t>three</w:t>
      </w:r>
      <w:r w:rsidRPr="00A13747">
        <w:rPr>
          <w:rFonts w:ascii="Times New Roman" w:hAnsi="Times New Roman" w:cs="Times New Roman"/>
        </w:rPr>
        <w:t xml:space="preserve"> drugs from different classes showed effective results </w: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ulick et al., 1998; Gulick et al., 1997; Hamm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success of triple drug therapy was reported in Vancouver AIDS conference in 1996. In a short time, recommendations for antiretroviral therapy were published to manage HIV infectio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arpent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ella et al., 2012)</w:t>
      </w:r>
      <w:r w:rsidR="00396871" w:rsidRPr="00A13747">
        <w:rPr>
          <w:rFonts w:ascii="Times New Roman" w:hAnsi="Times New Roman" w:cs="Times New Roman"/>
        </w:rPr>
        <w:fldChar w:fldCharType="end"/>
      </w:r>
      <w:r w:rsidRPr="00A13747">
        <w:rPr>
          <w:rFonts w:ascii="Times New Roman" w:hAnsi="Times New Roman" w:cs="Times New Roman"/>
        </w:rPr>
        <w:t>.</w:t>
      </w:r>
    </w:p>
    <w:p w14:paraId="0E0887E2" w14:textId="77777777" w:rsidR="006444DD" w:rsidRPr="00A13747" w:rsidRDefault="006444DD" w:rsidP="006444DD">
      <w:pPr>
        <w:spacing w:line="480" w:lineRule="auto"/>
        <w:jc w:val="both"/>
        <w:rPr>
          <w:rFonts w:ascii="Times New Roman" w:hAnsi="Times New Roman" w:cs="Times New Roman"/>
        </w:rPr>
      </w:pPr>
    </w:p>
    <w:p w14:paraId="785197B4" w14:textId="77777777" w:rsidR="0063668E" w:rsidRPr="00A13747" w:rsidRDefault="006444DD" w:rsidP="0063668E">
      <w:pPr>
        <w:pStyle w:val="Heading3"/>
        <w:rPr>
          <w:rFonts w:cs="Times New Roman"/>
        </w:rPr>
      </w:pPr>
      <w:r w:rsidRPr="00A13747">
        <w:rPr>
          <w:rFonts w:cs="Times New Roman"/>
        </w:rPr>
        <w:t>Treatment guideline</w:t>
      </w:r>
    </w:p>
    <w:p w14:paraId="6D35D3D7" w14:textId="77777777" w:rsidR="006444DD" w:rsidRPr="00A13747" w:rsidRDefault="006444DD" w:rsidP="0063668E">
      <w:pPr>
        <w:rPr>
          <w:rFonts w:ascii="Times New Roman" w:hAnsi="Times New Roman" w:cs="Times New Roman"/>
        </w:rPr>
      </w:pPr>
    </w:p>
    <w:p w14:paraId="450CDE42"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inberg and Kovarik)</w:t>
      </w:r>
      <w:r w:rsidR="00396871" w:rsidRPr="00A13747">
        <w:rPr>
          <w:rFonts w:ascii="Times New Roman" w:hAnsi="Times New Roman" w:cs="Times New Roman"/>
        </w:rPr>
        <w:fldChar w:fldCharType="end"/>
      </w:r>
      <w:r w:rsidRPr="00A13747">
        <w:rPr>
          <w:rFonts w:ascii="Times New Roman" w:hAnsi="Times New Roman" w:cs="Times New Roman"/>
        </w:rPr>
        <w:t>.</w:t>
      </w:r>
    </w:p>
    <w:p w14:paraId="19B76D42" w14:textId="77777777" w:rsidR="006444DD" w:rsidRPr="00A13747" w:rsidRDefault="006444DD" w:rsidP="006444DD">
      <w:pPr>
        <w:spacing w:line="480" w:lineRule="auto"/>
        <w:jc w:val="both"/>
        <w:rPr>
          <w:rFonts w:ascii="Times New Roman" w:hAnsi="Times New Roman" w:cs="Times New Roman"/>
        </w:rPr>
      </w:pPr>
    </w:p>
    <w:p w14:paraId="2CE74A4E"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14:paraId="401A5732" w14:textId="77777777" w:rsidR="006444DD" w:rsidRPr="00A13747" w:rsidRDefault="006444DD" w:rsidP="006444DD">
      <w:pPr>
        <w:spacing w:line="480" w:lineRule="auto"/>
        <w:jc w:val="both"/>
        <w:rPr>
          <w:rFonts w:ascii="Times New Roman" w:hAnsi="Times New Roman" w:cs="Times New Roman"/>
        </w:rPr>
      </w:pPr>
    </w:p>
    <w:p w14:paraId="4D8FF03B"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Figure 1.11). If a viral load test is not feasible routinely, CD4+ count and clinical monitoring need to be use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inberg and Kovarik, 2010)</w:t>
      </w:r>
      <w:r w:rsidR="00396871" w:rsidRPr="00A13747">
        <w:rPr>
          <w:rFonts w:ascii="Times New Roman" w:hAnsi="Times New Roman" w:cs="Times New Roman"/>
        </w:rPr>
        <w:fldChar w:fldCharType="end"/>
      </w:r>
      <w:r w:rsidRPr="00A13747">
        <w:rPr>
          <w:rFonts w:ascii="Times New Roman" w:hAnsi="Times New Roman" w:cs="Times New Roman"/>
        </w:rPr>
        <w:t>.</w:t>
      </w:r>
    </w:p>
    <w:p w14:paraId="25FFE3D2" w14:textId="77777777" w:rsidR="00E93357" w:rsidRPr="00A13747" w:rsidRDefault="00E93357" w:rsidP="006444DD">
      <w:pPr>
        <w:spacing w:line="480" w:lineRule="auto"/>
        <w:jc w:val="both"/>
        <w:rPr>
          <w:rFonts w:ascii="Times New Roman" w:hAnsi="Times New Roman" w:cs="Times New Roman"/>
        </w:rPr>
      </w:pPr>
    </w:p>
    <w:p w14:paraId="64D3C7B4" w14:textId="77777777" w:rsidR="006444DD" w:rsidRPr="00A13747" w:rsidRDefault="006444DD" w:rsidP="0063668E">
      <w:pPr>
        <w:pStyle w:val="Heading2"/>
        <w:rPr>
          <w:rFonts w:cs="Times New Roman"/>
        </w:rPr>
      </w:pPr>
      <w:commentRangeStart w:id="0"/>
      <w:r w:rsidRPr="00A13747">
        <w:rPr>
          <w:rFonts w:cs="Times New Roman"/>
        </w:rPr>
        <w:t>HIV Drug Resistance</w:t>
      </w:r>
      <w:commentRangeEnd w:id="0"/>
      <w:r w:rsidR="006F0CC1">
        <w:rPr>
          <w:rStyle w:val="CommentReference"/>
          <w:rFonts w:asciiTheme="minorHAnsi" w:eastAsiaTheme="minorEastAsia" w:hAnsiTheme="minorHAnsi" w:cstheme="minorBidi"/>
          <w:bCs w:val="0"/>
          <w:color w:val="auto"/>
        </w:rPr>
        <w:commentReference w:id="0"/>
      </w:r>
    </w:p>
    <w:p w14:paraId="2BA12B1E" w14:textId="77777777" w:rsidR="006444DD" w:rsidRPr="00A13747" w:rsidRDefault="006444DD" w:rsidP="006444DD">
      <w:pPr>
        <w:spacing w:line="480" w:lineRule="auto"/>
        <w:jc w:val="both"/>
        <w:rPr>
          <w:rFonts w:ascii="Times New Roman" w:hAnsi="Times New Roman" w:cs="Times New Roman"/>
        </w:rPr>
      </w:pPr>
    </w:p>
    <w:p w14:paraId="60FFF8DC"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urrently there are 20 approved antiretroviral drugs that include 8 PIs, 7 NRTIs, 4 NNRTIs and 1 integrase inhibitor. Antiretroviral treatment using a drug or a combination of different class drugs</w:t>
      </w:r>
      <w:commentRangeStart w:id="1"/>
      <w:r w:rsidRPr="00A13747">
        <w:rPr>
          <w:rFonts w:ascii="Times New Roman" w:hAnsi="Times New Roman" w:cs="Times New Roman"/>
        </w:rPr>
        <w:t>, results in drug failure at certain time point</w:t>
      </w:r>
      <w:commentRangeEnd w:id="1"/>
      <w:r w:rsidR="006F0CC1">
        <w:rPr>
          <w:rStyle w:val="CommentReference"/>
        </w:rPr>
        <w:commentReference w:id="1"/>
      </w:r>
      <w:r w:rsidRPr="00A13747">
        <w:rPr>
          <w:rFonts w:ascii="Times New Roman" w:hAnsi="Times New Roman" w:cs="Times New Roman"/>
        </w:rPr>
        <w:t xml:space="preserve">. Drug failure correlates with emergence of drug resistant HIV variants (Figure 1.11). The error prone nature of the reverse transcriptase </w:t>
      </w:r>
      <w:r w:rsidR="00396871"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i Marzo Veronese et al., 1993; Dumonceaux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w:t>
      </w:r>
      <w:commentRangeStart w:id="2"/>
      <w:r w:rsidRPr="00A13747">
        <w:rPr>
          <w:rFonts w:ascii="Times New Roman" w:hAnsi="Times New Roman" w:cs="Times New Roman"/>
        </w:rPr>
        <w:t xml:space="preserve">high turnover </w:t>
      </w:r>
      <w:commentRangeEnd w:id="2"/>
      <w:r w:rsidR="006F0CC1">
        <w:rPr>
          <w:rStyle w:val="CommentReference"/>
        </w:rPr>
        <w:commentReference w:id="2"/>
      </w:r>
      <w:r w:rsidR="00396871"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nsky, 1996; 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are two major driving forces that result in multiple mutations conferring </w:t>
      </w:r>
      <w:r w:rsidRPr="00A13747">
        <w:rPr>
          <w:rFonts w:ascii="Times New Roman" w:hAnsi="Times New Roman" w:cs="Times New Roman"/>
        </w:rPr>
        <w:lastRenderedPageBreak/>
        <w:t xml:space="preserve">resistance to the drug </w:t>
      </w:r>
      <w:r w:rsidR="00396871"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ellam et al., 1994; Larder et al., 1991; Larder and Kemp, 1989; Tisdale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Drug resistance was first observed for patient receiving zidovudine monotherapy </w:t>
      </w:r>
      <w:r w:rsidR="00396871"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Larder et al., 1989b; Rooke et al., 1989)</w:t>
      </w:r>
      <w:r w:rsidR="00396871" w:rsidRPr="00A13747">
        <w:rPr>
          <w:rFonts w:ascii="Times New Roman" w:hAnsi="Times New Roman" w:cs="Times New Roman"/>
        </w:rPr>
        <w:fldChar w:fldCharType="end"/>
      </w:r>
      <w:r w:rsidRPr="00A13747">
        <w:rPr>
          <w:rFonts w:ascii="Times New Roman" w:hAnsi="Times New Roman" w:cs="Times New Roman"/>
        </w:rPr>
        <w:t>.</w:t>
      </w:r>
    </w:p>
    <w:p w14:paraId="56FAFD64" w14:textId="77777777" w:rsidR="006444DD" w:rsidRPr="00A13747" w:rsidRDefault="006444DD" w:rsidP="006444DD">
      <w:pPr>
        <w:spacing w:line="480" w:lineRule="auto"/>
        <w:jc w:val="both"/>
        <w:rPr>
          <w:rFonts w:ascii="Times New Roman" w:hAnsi="Times New Roman" w:cs="Times New Roman"/>
        </w:rPr>
      </w:pPr>
    </w:p>
    <w:p w14:paraId="75D7CDA0" w14:textId="0D349FF6"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is </w:t>
      </w:r>
      <w:ins w:id="3" w:author="Simon Travers" w:date="2014-03-25T09:18:00Z">
        <w:r w:rsidR="006F0CC1">
          <w:rPr>
            <w:rFonts w:ascii="Times New Roman" w:hAnsi="Times New Roman" w:cs="Times New Roman"/>
          </w:rPr>
          <w:t xml:space="preserve">emergence of </w:t>
        </w:r>
      </w:ins>
      <w:r w:rsidRPr="00A13747">
        <w:rPr>
          <w:rFonts w:ascii="Times New Roman" w:hAnsi="Times New Roman" w:cs="Times New Roman"/>
        </w:rPr>
        <w:t xml:space="preserve">drug resistance </w:t>
      </w:r>
      <w:del w:id="4" w:author="Simon Travers" w:date="2014-03-25T09:18:00Z">
        <w:r w:rsidRPr="00A13747" w:rsidDel="006F0CC1">
          <w:rPr>
            <w:rFonts w:ascii="Times New Roman" w:hAnsi="Times New Roman" w:cs="Times New Roman"/>
          </w:rPr>
          <w:delText xml:space="preserve">led </w:delText>
        </w:r>
      </w:del>
      <w:ins w:id="5" w:author="Simon Travers" w:date="2014-03-25T09:18:00Z">
        <w:r w:rsidR="006F0CC1">
          <w:rPr>
            <w:rFonts w:ascii="Times New Roman" w:hAnsi="Times New Roman" w:cs="Times New Roman"/>
          </w:rPr>
          <w:t xml:space="preserve">resulted in </w:t>
        </w:r>
      </w:ins>
      <w:del w:id="6" w:author="Simon Travers" w:date="2014-03-25T09:18:00Z">
        <w:r w:rsidRPr="00A13747" w:rsidDel="006F0CC1">
          <w:rPr>
            <w:rFonts w:ascii="Times New Roman" w:hAnsi="Times New Roman" w:cs="Times New Roman"/>
          </w:rPr>
          <w:delText xml:space="preserve">to </w:delText>
        </w:r>
      </w:del>
      <w:r w:rsidRPr="00A13747">
        <w:rPr>
          <w:rFonts w:ascii="Times New Roman" w:hAnsi="Times New Roman" w:cs="Times New Roman"/>
        </w:rPr>
        <w:t xml:space="preserve">the development of AIDS defining symptoms </w:t>
      </w:r>
      <w:ins w:id="7" w:author="Simon Travers" w:date="2014-03-25T09:18:00Z">
        <w:r w:rsidR="006F0CC1">
          <w:rPr>
            <w:rFonts w:ascii="Times New Roman" w:hAnsi="Times New Roman" w:cs="Times New Roman"/>
          </w:rPr>
          <w:t xml:space="preserve">in individuals on </w:t>
        </w:r>
      </w:ins>
      <w:ins w:id="8" w:author="Simon Travers" w:date="2014-03-25T09:19:00Z">
        <w:r w:rsidR="006F0CC1">
          <w:rPr>
            <w:rFonts w:ascii="Times New Roman" w:hAnsi="Times New Roman" w:cs="Times New Roman"/>
          </w:rPr>
          <w:t>mono</w:t>
        </w:r>
      </w:ins>
      <w:ins w:id="9" w:author="Simon Travers" w:date="2014-03-25T09:18:00Z">
        <w:r w:rsidR="006F0CC1">
          <w:rPr>
            <w:rFonts w:ascii="Times New Roman" w:hAnsi="Times New Roman" w:cs="Times New Roman"/>
          </w:rPr>
          <w:t xml:space="preserve">therapy </w:t>
        </w:r>
      </w:ins>
      <w:del w:id="10" w:author="Simon Travers" w:date="2014-03-25T09:19:00Z">
        <w:r w:rsidRPr="00A13747" w:rsidDel="006F0CC1">
          <w:rPr>
            <w:rFonts w:ascii="Times New Roman" w:hAnsi="Times New Roman" w:cs="Times New Roman"/>
          </w:rPr>
          <w:delText xml:space="preserve">and numerous deaths in HIV infected people in the monotherapy </w:delText>
        </w:r>
      </w:del>
      <w:ins w:id="11" w:author="Simon Travers" w:date="2014-03-25T09:19:00Z">
        <w:r w:rsidR="006F0CC1">
          <w:rPr>
            <w:rFonts w:ascii="Times New Roman" w:hAnsi="Times New Roman" w:cs="Times New Roman"/>
          </w:rPr>
          <w:t xml:space="preserve">with numerous deaths as a result of resistance reported </w:t>
        </w:r>
      </w:ins>
      <w:r w:rsidR="00396871"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quila et al., 1995; Japour et al., 1995; Kahn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Zidovudine experienced individuals were observed to show poor virologic response when changed to didanosine monotherapy or a combination of didanosine and lamivudine </w:t>
      </w:r>
      <w:r w:rsidR="00396871"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iller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or stavudine and lamivudine </w:t>
      </w:r>
      <w:r w:rsidR="00396871"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combination of two drugs was the method of strategy to tackle drug resistance. Where a combination of drugs showed improved treatment outcome </w:t>
      </w:r>
      <w:r w:rsidR="00396871"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llier et al., 1993; Eron et al., 1995; Shafer et al., 1995; Shafer and Merigan, 1995)</w:t>
      </w:r>
      <w:r w:rsidR="00396871" w:rsidRPr="00A13747">
        <w:rPr>
          <w:rFonts w:ascii="Times New Roman" w:hAnsi="Times New Roman" w:cs="Times New Roman"/>
        </w:rPr>
        <w:fldChar w:fldCharType="end"/>
      </w:r>
      <w:r w:rsidRPr="00A13747">
        <w:rPr>
          <w:rFonts w:ascii="Times New Roman" w:hAnsi="Times New Roman" w:cs="Times New Roman"/>
        </w:rPr>
        <w:t xml:space="preserve">, </w:t>
      </w:r>
      <w:commentRangeStart w:id="12"/>
      <w:r w:rsidRPr="00A13747">
        <w:rPr>
          <w:rFonts w:ascii="Times New Roman" w:hAnsi="Times New Roman" w:cs="Times New Roman"/>
        </w:rPr>
        <w:t xml:space="preserve">it resulted in a virologic resistance response after 2 years </w:t>
      </w:r>
      <w:commentRangeEnd w:id="12"/>
      <w:r w:rsidR="006F0CC1">
        <w:rPr>
          <w:rStyle w:val="CommentReference"/>
        </w:rPr>
        <w:commentReference w:id="12"/>
      </w:r>
      <w:r w:rsidR="00396871"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hafer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This was due to the baseline HIV-1 drug resistance mutations, which caused therapeutic drug failure </w:t>
      </w:r>
      <w:r w:rsidR="00396871"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Van Vaerenbergh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multidrug resistance mutations, selected by the dual combination therapy, are resistant to both drugs used in the treatment </w:t>
      </w:r>
      <w:r w:rsidR="00396871"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hirasaka et al., 1995)</w:t>
      </w:r>
      <w:r w:rsidR="00396871" w:rsidRPr="00A13747">
        <w:rPr>
          <w:rFonts w:ascii="Times New Roman" w:hAnsi="Times New Roman" w:cs="Times New Roman"/>
        </w:rPr>
        <w:fldChar w:fldCharType="end"/>
      </w:r>
      <w:r w:rsidRPr="00A13747">
        <w:rPr>
          <w:rFonts w:ascii="Times New Roman" w:hAnsi="Times New Roman" w:cs="Times New Roman"/>
        </w:rPr>
        <w:t>.</w:t>
      </w:r>
    </w:p>
    <w:p w14:paraId="72F86D55" w14:textId="77777777" w:rsidR="00E93357" w:rsidRPr="00A13747" w:rsidRDefault="00E93357" w:rsidP="006444DD">
      <w:pPr>
        <w:spacing w:line="480" w:lineRule="auto"/>
        <w:jc w:val="both"/>
        <w:rPr>
          <w:rFonts w:ascii="Times New Roman" w:hAnsi="Times New Roman" w:cs="Times New Roman"/>
        </w:rPr>
      </w:pPr>
    </w:p>
    <w:p w14:paraId="3F87399C" w14:textId="566EDB6F"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ins w:id="13" w:author="Simon Travers" w:date="2014-03-25T09:20:00Z">
        <w:r w:rsidR="006F0CC1">
          <w:rPr>
            <w:rFonts w:ascii="Times New Roman" w:hAnsi="Times New Roman" w:cs="Times New Roman"/>
          </w:rPr>
          <w:t xml:space="preserve">Studies showed that </w:t>
        </w:r>
      </w:ins>
      <w:r w:rsidRPr="00A13747">
        <w:rPr>
          <w:rFonts w:ascii="Times New Roman" w:hAnsi="Times New Roman" w:cs="Times New Roman"/>
        </w:rPr>
        <w:t xml:space="preserve">HIV replication was suppressed for longer </w:t>
      </w:r>
      <w:del w:id="14" w:author="Simon Travers" w:date="2014-03-25T09:20:00Z">
        <w:r w:rsidRPr="00A13747" w:rsidDel="006F0CC1">
          <w:rPr>
            <w:rFonts w:ascii="Times New Roman" w:hAnsi="Times New Roman" w:cs="Times New Roman"/>
          </w:rPr>
          <w:delText xml:space="preserve">time </w:delText>
        </w:r>
      </w:del>
      <w:ins w:id="15" w:author="Simon Travers" w:date="2014-03-25T09:20:00Z">
        <w:r w:rsidR="006F0CC1">
          <w:rPr>
            <w:rFonts w:ascii="Times New Roman" w:hAnsi="Times New Roman" w:cs="Times New Roman"/>
          </w:rPr>
          <w:t xml:space="preserve">periods </w:t>
        </w:r>
      </w:ins>
      <w:r w:rsidRPr="00A13747">
        <w:rPr>
          <w:rFonts w:ascii="Times New Roman" w:hAnsi="Times New Roman" w:cs="Times New Roman"/>
        </w:rPr>
        <w:t xml:space="preserve">than earlier </w:t>
      </w:r>
      <w:del w:id="16" w:author="Simon Travers" w:date="2014-03-25T09:20:00Z">
        <w:r w:rsidRPr="00A13747" w:rsidDel="006F0CC1">
          <w:rPr>
            <w:rFonts w:ascii="Times New Roman" w:hAnsi="Times New Roman" w:cs="Times New Roman"/>
          </w:rPr>
          <w:delText xml:space="preserve">therapies </w:delText>
        </w:r>
      </w:del>
      <w:ins w:id="17" w:author="Simon Travers" w:date="2014-03-25T09:20:00Z">
        <w:r w:rsidR="006F0CC1">
          <w:rPr>
            <w:rFonts w:ascii="Times New Roman" w:hAnsi="Times New Roman" w:cs="Times New Roman"/>
          </w:rPr>
          <w:t xml:space="preserve">monotherapy </w:t>
        </w:r>
      </w:ins>
      <w:r w:rsidRPr="00A13747">
        <w:rPr>
          <w:rFonts w:ascii="Times New Roman" w:hAnsi="Times New Roman" w:cs="Times New Roman"/>
        </w:rPr>
        <w:t xml:space="preserve">after the introduction of NNRTI drugs or protease drugs, or both inclusive triple combination therapies </w: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llier et al., 1996; Montaner et al., 1998b;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NRTI, NNRTIs, particularly nevirapine or efavirenz and a protease inhibitor included triple combined therapy could suppress the viral replication and reduce HIV to an undetected level </w:t>
      </w:r>
      <w:r w:rsidR="00396871"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vlir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but resulted in </w:t>
      </w:r>
      <w:commentRangeStart w:id="18"/>
      <w:r w:rsidRPr="00A13747">
        <w:rPr>
          <w:rFonts w:ascii="Times New Roman" w:hAnsi="Times New Roman" w:cs="Times New Roman"/>
        </w:rPr>
        <w:lastRenderedPageBreak/>
        <w:t xml:space="preserve">failure after development of multiple resistant mutations against the drugs </w:t>
      </w:r>
      <w:commentRangeEnd w:id="18"/>
      <w:r w:rsidR="006F0CC1">
        <w:rPr>
          <w:rStyle w:val="CommentReference"/>
        </w:rPr>
        <w:commentReference w:id="18"/>
      </w:r>
      <w:r w:rsidR="00396871"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asado et al., 2000; Hanna et al., 2000)</w:t>
      </w:r>
      <w:r w:rsidR="00396871" w:rsidRPr="00A13747">
        <w:rPr>
          <w:rFonts w:ascii="Times New Roman" w:hAnsi="Times New Roman" w:cs="Times New Roman"/>
        </w:rPr>
        <w:fldChar w:fldCharType="end"/>
      </w:r>
      <w:r w:rsidRPr="00A13747">
        <w:rPr>
          <w:rFonts w:ascii="Times New Roman" w:hAnsi="Times New Roman" w:cs="Times New Roman"/>
        </w:rPr>
        <w:t>. The NNRTI resistant mutations change the reverse transcriptase structure that disables the drug binding to the enzyme (</w:t>
      </w:r>
      <w:r w:rsidR="00396871" w:rsidRPr="003B75D6">
        <w:rPr>
          <w:rFonts w:ascii="Times New Roman" w:hAnsi="Times New Roman" w:cs="Times New Roman"/>
          <w:b/>
        </w:rPr>
        <w:t>Figure 1.12</w:t>
      </w:r>
      <w:r w:rsidRPr="00A13747">
        <w:rPr>
          <w:rFonts w:ascii="Times New Roman" w:hAnsi="Times New Roman" w:cs="Times New Roman"/>
        </w:rPr>
        <w:t xml:space="preserve">). </w:t>
      </w:r>
      <w:commentRangeStart w:id="19"/>
      <w:r w:rsidRPr="00A13747">
        <w:rPr>
          <w:rFonts w:ascii="Times New Roman" w:hAnsi="Times New Roman" w:cs="Times New Roman"/>
        </w:rPr>
        <w:t xml:space="preserve">Suboptimal therapy, often due to low adherence, leads to drug failure </w:t>
      </w:r>
      <w:commentRangeEnd w:id="19"/>
      <w:r w:rsidR="00E827DA">
        <w:rPr>
          <w:rStyle w:val="CommentReference"/>
        </w:rPr>
        <w:commentReference w:id="19"/>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ngsber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This limits the therapy options and drug failure with new combinations in short time </w:t>
      </w:r>
      <w:r w:rsidR="00396871"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mme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Even the combination therapy of five drugs including 2 NRTIs, one NNRTI and 2 PIs resulted in poor virologic response in just 24 weeks </w:t>
      </w:r>
      <w:r w:rsidR="00396871"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iketty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These studies also show that the drug resistant viral variants can vary from high level to undetectable level and that suggests the necessity of drug resistance testing before initiating antiretroviral therap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396871" w:rsidRPr="00A13747">
        <w:rPr>
          <w:rFonts w:ascii="Times New Roman" w:hAnsi="Times New Roman" w:cs="Times New Roman"/>
        </w:rPr>
        <w:fldChar w:fldCharType="end"/>
      </w:r>
      <w:r w:rsidRPr="00A13747">
        <w:rPr>
          <w:rFonts w:ascii="Times New Roman" w:hAnsi="Times New Roman" w:cs="Times New Roman"/>
        </w:rPr>
        <w:t>.</w:t>
      </w:r>
    </w:p>
    <w:p w14:paraId="41B9E685" w14:textId="77777777" w:rsidR="006444DD" w:rsidRPr="00A13747" w:rsidRDefault="006444DD" w:rsidP="006444DD">
      <w:pPr>
        <w:spacing w:line="480" w:lineRule="auto"/>
        <w:jc w:val="both"/>
        <w:rPr>
          <w:rFonts w:ascii="Times New Roman" w:hAnsi="Times New Roman" w:cs="Times New Roman"/>
        </w:rPr>
      </w:pPr>
    </w:p>
    <w:p w14:paraId="13CD55C9"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396871" w:rsidRPr="00A13747">
        <w:rPr>
          <w:rFonts w:ascii="Times New Roman" w:hAnsi="Times New Roman" w:cs="Times New Roman"/>
        </w:rPr>
        <w:fldChar w:fldCharType="end"/>
      </w:r>
      <w:r w:rsidRPr="00A13747">
        <w:rPr>
          <w:rFonts w:ascii="Times New Roman" w:hAnsi="Times New Roman" w:cs="Times New Roman"/>
        </w:rPr>
        <w:t>.</w:t>
      </w:r>
    </w:p>
    <w:p w14:paraId="4760AED9" w14:textId="77777777" w:rsidR="00E93357" w:rsidRPr="00A13747" w:rsidRDefault="00E93357" w:rsidP="006444DD">
      <w:pPr>
        <w:spacing w:line="480" w:lineRule="auto"/>
        <w:jc w:val="both"/>
        <w:rPr>
          <w:rFonts w:ascii="Times New Roman" w:hAnsi="Times New Roman" w:cs="Times New Roman"/>
        </w:rPr>
      </w:pPr>
    </w:p>
    <w:p w14:paraId="6320A8D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imitations led to development of HIV resistance assays based on recombination of the virus from plasma samples </w: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ertogs et al., 1998; Kellam and Larder, 1994; Martinez-Picado et al., 1999; Petropoulos et al., 2000; Shi and Mellors,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recombinant assays are based on extraction of the plasma viral genome, amplification </w:t>
      </w:r>
      <w:r w:rsidRPr="00A13747">
        <w:rPr>
          <w:rFonts w:ascii="Times New Roman" w:hAnsi="Times New Roman" w:cs="Times New Roman"/>
        </w:rPr>
        <w:lastRenderedPageBreak/>
        <w:t xml:space="preserve">of PR and RT regions, insertion of the sequence into a HIV vector to produce recombinant virus that are used for infection of cell culture on which drug susceptibility test is done at IC50 and IC90. Antivirogram assay (Virco, Mechelen, Belgium) </w: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ertogs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PhenoSense assay (ViroLogic, South San Francisco, Californi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tropoulos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are two automated recombinant assays; both require up to 10 days to complete the resistance test. These assays sample the predominant variant in the viral population while minor variants may go undetected that could lead to drug failure </w:t>
      </w:r>
      <w:r w:rsidR="00396871"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Simen et al., 2009b)</w:t>
      </w:r>
      <w:r w:rsidR="00396871" w:rsidRPr="00A13747">
        <w:rPr>
          <w:rFonts w:ascii="Times New Roman" w:hAnsi="Times New Roman" w:cs="Times New Roman"/>
        </w:rPr>
        <w:fldChar w:fldCharType="end"/>
      </w:r>
      <w:r w:rsidRPr="00A13747">
        <w:rPr>
          <w:rFonts w:ascii="Times New Roman" w:hAnsi="Times New Roman" w:cs="Times New Roman"/>
        </w:rPr>
        <w:t xml:space="preserve">. The assays involve complexities and are expensi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MS, 2000)</w:t>
      </w:r>
      <w:r w:rsidR="00396871" w:rsidRPr="00A13747">
        <w:rPr>
          <w:rFonts w:ascii="Times New Roman" w:hAnsi="Times New Roman" w:cs="Times New Roman"/>
        </w:rPr>
        <w:fldChar w:fldCharType="end"/>
      </w:r>
      <w:r w:rsidRPr="00A13747">
        <w:rPr>
          <w:rFonts w:ascii="Times New Roman" w:hAnsi="Times New Roman" w:cs="Times New Roman"/>
        </w:rPr>
        <w:t>).</w:t>
      </w:r>
    </w:p>
    <w:p w14:paraId="76F9995D" w14:textId="77777777" w:rsidR="006444DD" w:rsidRPr="00A13747" w:rsidRDefault="006444DD" w:rsidP="006444DD">
      <w:pPr>
        <w:spacing w:line="480" w:lineRule="auto"/>
        <w:jc w:val="both"/>
        <w:rPr>
          <w:rFonts w:ascii="Times New Roman" w:hAnsi="Times New Roman" w:cs="Times New Roman"/>
        </w:rPr>
      </w:pPr>
    </w:p>
    <w:p w14:paraId="607D8882"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Genotypic assays are based on mutations inferred from gene sequences. Specific mutations in HIV-1 provide resistance to related antiretroviral drugs (</w:t>
      </w:r>
      <w:r w:rsidR="00396871" w:rsidRPr="003B75D6">
        <w:rPr>
          <w:rFonts w:ascii="Times New Roman" w:hAnsi="Times New Roman" w:cs="Times New Roman"/>
          <w:b/>
        </w:rPr>
        <w:t>Figure 1.13</w:t>
      </w:r>
      <w:r w:rsidRPr="00A13747">
        <w:rPr>
          <w:rFonts w:ascii="Times New Roman" w:hAnsi="Times New Roman" w:cs="Times New Roman"/>
        </w:rPr>
        <w:t xml:space="preserve"> and </w:t>
      </w:r>
      <w:r w:rsidR="00396871" w:rsidRPr="003B75D6">
        <w:rPr>
          <w:rFonts w:ascii="Times New Roman" w:hAnsi="Times New Roman" w:cs="Times New Roman"/>
          <w:b/>
        </w:rPr>
        <w:t>Figure 1.14</w:t>
      </w:r>
      <w:r w:rsidRPr="00A13747">
        <w:rPr>
          <w:rFonts w:ascii="Times New Roman" w:hAnsi="Times New Roman" w:cs="Times New Roman"/>
        </w:rPr>
        <w:t xml:space="preserve">). The HIV test </w:t>
      </w:r>
      <w:commentRangeStart w:id="20"/>
      <w:r w:rsidRPr="00A13747">
        <w:rPr>
          <w:rFonts w:ascii="Times New Roman" w:hAnsi="Times New Roman" w:cs="Times New Roman"/>
        </w:rPr>
        <w:t>sequence can be compared with a database of known drug resistant viral specimens</w:t>
      </w:r>
      <w:commentRangeEnd w:id="20"/>
      <w:r w:rsidR="00963611">
        <w:rPr>
          <w:rStyle w:val="CommentReference"/>
        </w:rPr>
        <w:commentReference w:id="20"/>
      </w:r>
      <w:r w:rsidRPr="00A13747">
        <w:rPr>
          <w:rFonts w:ascii="Times New Roman" w:hAnsi="Times New Roman" w:cs="Times New Roman"/>
        </w:rPr>
        <w:t xml:space="preserve"> e.g. the Stanford HIV database </w:t>
      </w:r>
      <w:r w:rsidR="00396871"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hee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r w:rsidR="00E93357" w:rsidRPr="00A13747">
        <w:rPr>
          <w:rFonts w:ascii="Times New Roman" w:hAnsi="Times New Roman" w:cs="Times New Roman"/>
        </w:rPr>
        <w:t xml:space="preserve">known drug susceptibility </w:t>
      </w:r>
      <w:r w:rsidRPr="00A13747">
        <w:rPr>
          <w:rFonts w:ascii="Times New Roman" w:hAnsi="Times New Roman" w:cs="Times New Roman"/>
        </w:rPr>
        <w:t xml:space="preserve">information </w:t>
      </w:r>
      <w:r w:rsidR="00E93357" w:rsidRPr="00A13747">
        <w:rPr>
          <w:rFonts w:ascii="Times New Roman" w:hAnsi="Times New Roman" w:cs="Times New Roman"/>
        </w:rPr>
        <w:t xml:space="preserve">on the combination of drug resistant mutations, </w:t>
      </w:r>
      <w:r w:rsidRPr="00A13747">
        <w:rPr>
          <w:rFonts w:ascii="Times New Roman" w:hAnsi="Times New Roman" w:cs="Times New Roman"/>
        </w:rPr>
        <w:t xml:space="preserve">can be used to infer the drug susceptibility </w:t>
      </w:r>
      <w:r w:rsidR="00E93357" w:rsidRPr="00A13747">
        <w:rPr>
          <w:rFonts w:ascii="Times New Roman" w:hAnsi="Times New Roman" w:cs="Times New Roman"/>
        </w:rPr>
        <w:t xml:space="preserve">of the HIV genotypic sequence data </w:t>
      </w:r>
      <w:r w:rsidRPr="00A13747">
        <w:rPr>
          <w:rFonts w:ascii="Times New Roman" w:hAnsi="Times New Roman" w:cs="Times New Roman"/>
        </w:rPr>
        <w:t xml:space="preserve">classed as susceptible, resistant and intermediate resistan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rder et al., 1999; Mayer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14:paraId="4AEAC9A7" w14:textId="77777777" w:rsidR="006444DD" w:rsidRPr="00A13747" w:rsidRDefault="006444DD" w:rsidP="006444DD">
      <w:pPr>
        <w:spacing w:line="480" w:lineRule="auto"/>
        <w:jc w:val="both"/>
        <w:rPr>
          <w:rFonts w:ascii="Times New Roman" w:hAnsi="Times New Roman" w:cs="Times New Roman"/>
        </w:rPr>
      </w:pPr>
    </w:p>
    <w:p w14:paraId="2C46F11F"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anger based technolog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ger&lt;/Author&gt;&lt;Year&gt;1977&lt;/Year&gt;&lt;RecNum&gt;183&lt;/RecNum&gt;&lt;record&gt;&lt;rec-number&gt;183&lt;/rec-number&gt;&lt;foreign-keys&gt;&lt;key app="EN" db-id="fp25zzvrxrd9vke5zxqp9stbssprwstvdddz"&gt;183&lt;/key&gt;&lt;/foreign-keys&gt;&lt;ref-type name="Journal Article"&gt;17&lt;/ref-type&gt;&lt;contributors&gt;&lt;authors&gt;&lt;author&gt;Sanger, F.&lt;/author&gt;&lt;author&gt;Nicklen, S.&lt;/author&gt;&lt;author&gt;Coulson, A. R.&lt;/author&gt;&lt;/authors&gt;&lt;/contributors&gt;&lt;auth-address&gt;http://www.pnas.org/content/74/12/5463&lt;/auth-address&gt;&lt;titles&gt;&lt;title&gt;DNA sequencing with chain-terminating inhibitors&lt;/title&gt;&lt;secondary-title&gt;Proceedings of the National Academy of Sciences&lt;/secondary-title&gt;&lt;/titles&gt;&lt;pages&gt;5463-5467&lt;/pages&gt;&lt;volume&gt;74&lt;/volume&gt;&lt;number&gt;12&lt;/number&gt;&lt;dates&gt;&lt;year&gt;1977&lt;/year&gt;&lt;pub-dates&gt;&lt;date&gt;December&lt;/date&gt;&lt;/pub-dates&gt;&lt;/dates&gt;&lt;isbn&gt;0027-8424, 1091-6490&lt;/isbn&gt;&lt;label&gt;sanger_dna_1977&lt;/label&gt;&lt;urls&gt;&lt;/urls&gt;&lt;/record&gt;&lt;/Cite&gt;&lt;/EndNote&gt;</w:instrText>
      </w:r>
      <w:r w:rsidR="00396871" w:rsidRPr="00A13747">
        <w:rPr>
          <w:rFonts w:ascii="Times New Roman" w:hAnsi="Times New Roman" w:cs="Times New Roman"/>
        </w:rPr>
        <w:fldChar w:fldCharType="separate"/>
      </w:r>
      <w:r w:rsidR="00045B29" w:rsidRPr="00A13747">
        <w:rPr>
          <w:rFonts w:ascii="Times New Roman" w:hAnsi="Times New Roman" w:cs="Times New Roman"/>
          <w:noProof/>
        </w:rPr>
        <w:t>(Sanger et al., 1977b)</w:t>
      </w:r>
      <w:r w:rsidR="00396871" w:rsidRPr="00A13747">
        <w:rPr>
          <w:rFonts w:ascii="Times New Roman" w:hAnsi="Times New Roman" w:cs="Times New Roman"/>
        </w:rPr>
        <w:fldChar w:fldCharType="end"/>
      </w:r>
      <w:r w:rsidR="00045B29" w:rsidRPr="00A13747">
        <w:rPr>
          <w:rFonts w:ascii="Times New Roman" w:hAnsi="Times New Roman" w:cs="Times New Roman"/>
        </w:rPr>
        <w:t xml:space="preserve"> </w:t>
      </w:r>
      <w:r w:rsidRPr="00A13747">
        <w:rPr>
          <w:rFonts w:ascii="Times New Roman" w:hAnsi="Times New Roman" w:cs="Times New Roman"/>
        </w:rPr>
        <w:t xml:space="preserve">has been the standard for sequencing HIV-1 genes for drug resistance genotyping. Oligonucleotide hybridization based genotypic assays, as in GeneChip (Affymetrix)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ozal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and LiPA (InnoGenetic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uyver et al., 1997)</w:t>
      </w:r>
      <w:r w:rsidR="00396871" w:rsidRPr="00A13747">
        <w:rPr>
          <w:rFonts w:ascii="Times New Roman" w:hAnsi="Times New Roman" w:cs="Times New Roman"/>
        </w:rPr>
        <w:fldChar w:fldCharType="end"/>
      </w:r>
      <w:r w:rsidRPr="00A13747">
        <w:rPr>
          <w:rFonts w:ascii="Times New Roman" w:hAnsi="Times New Roman" w:cs="Times New Roman"/>
        </w:rPr>
        <w:t>, were in used but limited to preselected drug resistant mutation codons.</w:t>
      </w:r>
    </w:p>
    <w:p w14:paraId="389D09DB" w14:textId="77777777" w:rsidR="006444DD" w:rsidRPr="00A13747" w:rsidRDefault="006444DD" w:rsidP="006444DD">
      <w:pPr>
        <w:spacing w:line="480" w:lineRule="auto"/>
        <w:jc w:val="both"/>
        <w:rPr>
          <w:rFonts w:ascii="Times New Roman" w:hAnsi="Times New Roman" w:cs="Times New Roman"/>
        </w:rPr>
      </w:pPr>
    </w:p>
    <w:p w14:paraId="7B8FD6FE" w14:textId="77777777" w:rsidR="0063668E" w:rsidRPr="00A13747" w:rsidRDefault="006444DD" w:rsidP="0063668E">
      <w:pPr>
        <w:pStyle w:val="Heading2"/>
        <w:rPr>
          <w:rFonts w:cs="Times New Roman"/>
        </w:rPr>
      </w:pPr>
      <w:r w:rsidRPr="00A13747">
        <w:rPr>
          <w:rFonts w:cs="Times New Roman"/>
        </w:rPr>
        <w:lastRenderedPageBreak/>
        <w:t xml:space="preserve">HIV </w:t>
      </w:r>
      <w:ins w:id="21" w:author="Simon Travers" w:date="2014-03-24T15:31:00Z">
        <w:r w:rsidR="00D22F4E">
          <w:rPr>
            <w:rFonts w:cs="Times New Roman"/>
          </w:rPr>
          <w:t xml:space="preserve">drug resistance </w:t>
        </w:r>
      </w:ins>
      <w:r w:rsidRPr="00A13747">
        <w:rPr>
          <w:rFonts w:cs="Times New Roman"/>
        </w:rPr>
        <w:t xml:space="preserve">genotyping </w:t>
      </w:r>
      <w:del w:id="22" w:author="Simon Travers" w:date="2014-03-24T15:30:00Z">
        <w:r w:rsidRPr="00A13747" w:rsidDel="00D22F4E">
          <w:rPr>
            <w:rFonts w:cs="Times New Roman"/>
          </w:rPr>
          <w:delText>for Resistance Test</w:delText>
        </w:r>
      </w:del>
    </w:p>
    <w:p w14:paraId="5837D691" w14:textId="77777777" w:rsidR="006444DD" w:rsidRPr="00A13747" w:rsidRDefault="006444DD" w:rsidP="0063668E">
      <w:pPr>
        <w:rPr>
          <w:rFonts w:ascii="Times New Roman" w:hAnsi="Times New Roman" w:cs="Times New Roman"/>
        </w:rPr>
      </w:pPr>
    </w:p>
    <w:p w14:paraId="712F6219" w14:textId="77777777" w:rsidR="0063668E" w:rsidRPr="00A13747" w:rsidRDefault="006444DD" w:rsidP="0063668E">
      <w:pPr>
        <w:pStyle w:val="Heading3"/>
        <w:rPr>
          <w:rFonts w:cs="Times New Roman"/>
        </w:rPr>
      </w:pPr>
      <w:r w:rsidRPr="00A13747">
        <w:rPr>
          <w:rFonts w:cs="Times New Roman"/>
        </w:rPr>
        <w:t>Conventional Population Based HIV Drug Resistance Genotyping</w:t>
      </w:r>
    </w:p>
    <w:p w14:paraId="41D348BA" w14:textId="77777777" w:rsidR="006444DD" w:rsidRPr="00A13747" w:rsidRDefault="006444DD" w:rsidP="0063668E">
      <w:pPr>
        <w:rPr>
          <w:rFonts w:ascii="Times New Roman" w:hAnsi="Times New Roman" w:cs="Times New Roman"/>
        </w:rPr>
      </w:pPr>
    </w:p>
    <w:p w14:paraId="6199D3EC"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del w:id="23" w:author="Simon Travers" w:date="2014-03-24T15:31:00Z">
        <w:r w:rsidRPr="00A13747" w:rsidDel="00D22F4E">
          <w:rPr>
            <w:rFonts w:ascii="Times New Roman" w:hAnsi="Times New Roman" w:cs="Times New Roman"/>
          </w:rPr>
          <w:delText xml:space="preserve">pattern </w:delText>
        </w:r>
      </w:del>
      <w:ins w:id="24" w:author="Simon Travers" w:date="2014-03-24T15:31:00Z">
        <w:r w:rsidR="00D22F4E">
          <w:rPr>
            <w:rFonts w:ascii="Times New Roman" w:hAnsi="Times New Roman" w:cs="Times New Roman"/>
          </w:rPr>
          <w:t>presence/absence of certain</w:t>
        </w:r>
      </w:ins>
      <w:del w:id="25" w:author="Simon Travers" w:date="2014-03-24T15:32:00Z">
        <w:r w:rsidRPr="00A13747" w:rsidDel="00D22F4E">
          <w:rPr>
            <w:rFonts w:ascii="Times New Roman" w:hAnsi="Times New Roman" w:cs="Times New Roman"/>
          </w:rPr>
          <w:delText>of drug resistant</w:delText>
        </w:r>
      </w:del>
      <w:r w:rsidRPr="00A13747">
        <w:rPr>
          <w:rFonts w:ascii="Times New Roman" w:hAnsi="Times New Roman" w:cs="Times New Roman"/>
        </w:rPr>
        <w:t xml:space="preserve"> mutations (</w:t>
      </w:r>
      <w:r w:rsidR="00396871" w:rsidRPr="00D22F4E">
        <w:rPr>
          <w:rFonts w:ascii="Times New Roman" w:hAnsi="Times New Roman" w:cs="Times New Roman"/>
          <w:b/>
        </w:rPr>
        <w:t>Figure 1.13</w:t>
      </w:r>
      <w:r w:rsidRPr="00A13747">
        <w:rPr>
          <w:rFonts w:ascii="Times New Roman" w:hAnsi="Times New Roman" w:cs="Times New Roman"/>
        </w:rPr>
        <w:t xml:space="preserve"> and </w:t>
      </w:r>
      <w:r w:rsidR="00396871" w:rsidRPr="00D22F4E">
        <w:rPr>
          <w:rFonts w:ascii="Times New Roman" w:hAnsi="Times New Roman" w:cs="Times New Roman"/>
          <w:b/>
        </w:rPr>
        <w:t>Figure 1.14</w:t>
      </w:r>
      <w:r w:rsidRPr="00A13747">
        <w:rPr>
          <w:rFonts w:ascii="Times New Roman" w:hAnsi="Times New Roman" w:cs="Times New Roman"/>
        </w:rPr>
        <w:t xml:space="preserve">) in HIV has strong relation with virologic failure </w:t>
      </w:r>
      <w:r w:rsidR="00396871"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Condra et al., 1995; Larder et al., 1989a; Larder and Kemp, 1989; Lorenzi et al., 1999; Molla et al., 1996; van Leeuwen et al., 1995; Zolopa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nd </w:t>
      </w:r>
      <w:ins w:id="26" w:author="Simon Travers" w:date="2014-03-24T15:33:00Z">
        <w:r w:rsidR="009A019D">
          <w:rPr>
            <w:rFonts w:ascii="Times New Roman" w:hAnsi="Times New Roman" w:cs="Times New Roman"/>
          </w:rPr>
          <w:t xml:space="preserve">characterization of these drug resistance mutations (DRMs) </w:t>
        </w:r>
      </w:ins>
      <w:r w:rsidRPr="00A13747">
        <w:rPr>
          <w:rFonts w:ascii="Times New Roman" w:hAnsi="Times New Roman" w:cs="Times New Roman"/>
        </w:rPr>
        <w:t xml:space="preserve">can be used </w:t>
      </w:r>
      <w:ins w:id="27" w:author="Simon Travers" w:date="2014-03-24T15:34:00Z">
        <w:r w:rsidR="009A019D">
          <w:rPr>
            <w:rFonts w:ascii="Times New Roman" w:hAnsi="Times New Roman" w:cs="Times New Roman"/>
          </w:rPr>
          <w:t xml:space="preserve">to optimize the </w:t>
        </w:r>
      </w:ins>
      <w:del w:id="28" w:author="Simon Travers" w:date="2014-03-24T15:33:00Z">
        <w:r w:rsidRPr="00A13747" w:rsidDel="009A019D">
          <w:rPr>
            <w:rFonts w:ascii="Times New Roman" w:hAnsi="Times New Roman" w:cs="Times New Roman"/>
          </w:rPr>
          <w:delText xml:space="preserve">for </w:delText>
        </w:r>
      </w:del>
      <w:r w:rsidRPr="00A13747">
        <w:rPr>
          <w:rFonts w:ascii="Times New Roman" w:hAnsi="Times New Roman" w:cs="Times New Roman"/>
        </w:rPr>
        <w:t xml:space="preserve">antiretroviral therapy </w:t>
      </w:r>
      <w:del w:id="29" w:author="Simon Travers" w:date="2014-03-24T15:34:00Z">
        <w:r w:rsidRPr="00A13747" w:rsidDel="009A019D">
          <w:rPr>
            <w:rFonts w:ascii="Times New Roman" w:hAnsi="Times New Roman" w:cs="Times New Roman"/>
          </w:rPr>
          <w:delText xml:space="preserve">optimization for virologic benefits in clinical settings </w:delText>
        </w:r>
      </w:del>
      <w:r w:rsidR="00396871"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axter et al., 2000; Durant et al., 1999; Van Vaerenbergh, 2001)</w:t>
      </w:r>
      <w:r w:rsidR="00396871" w:rsidRPr="00A13747">
        <w:rPr>
          <w:rFonts w:ascii="Times New Roman" w:hAnsi="Times New Roman" w:cs="Times New Roman"/>
        </w:rPr>
        <w:fldChar w:fldCharType="end"/>
      </w:r>
      <w:r w:rsidRPr="00A13747">
        <w:rPr>
          <w:rFonts w:ascii="Times New Roman" w:hAnsi="Times New Roman" w:cs="Times New Roman"/>
        </w:rPr>
        <w:t xml:space="preserve">. Conventional HIV genotyping involves Sanger dideoxy termination based population sequencing </w:t>
      </w:r>
      <w:r w:rsidR="00585885" w:rsidRPr="00A13747">
        <w:rPr>
          <w:rFonts w:ascii="Times New Roman" w:hAnsi="Times New Roman" w:cs="Times New Roman"/>
        </w:rPr>
        <w:t xml:space="preserve">that </w:t>
      </w:r>
      <w:r w:rsidR="009334D4" w:rsidRPr="00A13747">
        <w:rPr>
          <w:rFonts w:ascii="Times New Roman" w:hAnsi="Times New Roman" w:cs="Times New Roman"/>
        </w:rPr>
        <w:t>produces</w:t>
      </w:r>
      <w:r w:rsidR="00585885" w:rsidRPr="00A13747">
        <w:rPr>
          <w:rFonts w:ascii="Times New Roman" w:hAnsi="Times New Roman" w:cs="Times New Roman"/>
        </w:rPr>
        <w:t xml:space="preserve"> consensus sequence of the viral population in a sample</w:t>
      </w:r>
      <w:r w:rsidR="00BE57C7"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045B29" w:rsidRPr="00A13747">
        <w:rPr>
          <w:rFonts w:ascii="Times New Roman" w:hAnsi="Times New Roman" w:cs="Times New Roman"/>
          <w:noProof/>
        </w:rPr>
        <w:t>(Ewing et al., 1998; Metzker, 2005; Sanger et al., 1977a)</w:t>
      </w:r>
      <w:r w:rsidR="00396871" w:rsidRPr="00A13747">
        <w:rPr>
          <w:rFonts w:ascii="Times New Roman" w:hAnsi="Times New Roman" w:cs="Times New Roman"/>
        </w:rPr>
        <w:fldChar w:fldCharType="end"/>
      </w:r>
      <w:r w:rsidRPr="00A13747">
        <w:rPr>
          <w:rFonts w:ascii="Times New Roman" w:hAnsi="Times New Roman" w:cs="Times New Roman"/>
        </w:rPr>
        <w:t>.</w:t>
      </w:r>
    </w:p>
    <w:p w14:paraId="6563E218" w14:textId="77777777" w:rsidR="006444DD" w:rsidRPr="00A13747" w:rsidRDefault="006444DD" w:rsidP="006444DD">
      <w:pPr>
        <w:spacing w:line="480" w:lineRule="auto"/>
        <w:jc w:val="both"/>
        <w:rPr>
          <w:rFonts w:ascii="Times New Roman" w:hAnsi="Times New Roman" w:cs="Times New Roman"/>
        </w:rPr>
      </w:pPr>
    </w:p>
    <w:p w14:paraId="43E598FF" w14:textId="6427F3E2"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echnology outputs a chromatogram that shows a peak for all the bases at a particular position of a gene sequence for </w:t>
      </w:r>
      <w:r w:rsidR="00585885" w:rsidRPr="00A13747">
        <w:rPr>
          <w:rFonts w:ascii="Times New Roman" w:hAnsi="Times New Roman" w:cs="Times New Roman"/>
        </w:rPr>
        <w:t xml:space="preserve">the </w:t>
      </w:r>
      <w:r w:rsidRPr="00A13747">
        <w:rPr>
          <w:rFonts w:ascii="Times New Roman" w:hAnsi="Times New Roman" w:cs="Times New Roman"/>
        </w:rPr>
        <w:t xml:space="preserve">viral popul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Struck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396871"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oods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Thus, conventional population based sequencing method has limited sensitivity; the low </w:t>
      </w:r>
      <w:ins w:id="30" w:author="Simon Travers" w:date="2014-03-25T14:24:00Z">
        <w:r w:rsidR="00B24DE4">
          <w:rPr>
            <w:rFonts w:ascii="Times New Roman" w:hAnsi="Times New Roman" w:cs="Times New Roman"/>
          </w:rPr>
          <w:t>freq</w:t>
        </w:r>
      </w:ins>
      <w:del w:id="31" w:author="Simon Travers" w:date="2014-03-25T14:24:00Z">
        <w:r w:rsidRPr="00A13747" w:rsidDel="00204489">
          <w:rPr>
            <w:rFonts w:ascii="Times New Roman" w:hAnsi="Times New Roman" w:cs="Times New Roman"/>
          </w:rPr>
          <w:delText xml:space="preserve">frequent </w:delText>
        </w:r>
      </w:del>
      <w:ins w:id="32" w:author="Simon Travers" w:date="2014-03-25T14:24:00Z">
        <w:r w:rsidR="00B24DE4">
          <w:rPr>
            <w:rFonts w:ascii="Times New Roman" w:hAnsi="Times New Roman" w:cs="Times New Roman"/>
          </w:rPr>
          <w:t>uency</w:t>
        </w:r>
        <w:r w:rsidR="00204489" w:rsidRPr="00A13747">
          <w:rPr>
            <w:rFonts w:ascii="Times New Roman" w:hAnsi="Times New Roman" w:cs="Times New Roman"/>
          </w:rPr>
          <w:t xml:space="preserve"> </w:t>
        </w:r>
      </w:ins>
      <w:r w:rsidRPr="00A13747">
        <w:rPr>
          <w:rFonts w:ascii="Times New Roman" w:hAnsi="Times New Roman" w:cs="Times New Roman"/>
        </w:rPr>
        <w:t>variants below 20%</w:t>
      </w:r>
      <w:r w:rsidR="00585885" w:rsidRPr="00A13747">
        <w:rPr>
          <w:rFonts w:ascii="Times New Roman" w:hAnsi="Times New Roman" w:cs="Times New Roman"/>
        </w:rPr>
        <w:t xml:space="preserve"> prevalence</w:t>
      </w:r>
      <w:r w:rsidRPr="00A13747">
        <w:rPr>
          <w:rFonts w:ascii="Times New Roman" w:hAnsi="Times New Roman" w:cs="Times New Roman"/>
        </w:rPr>
        <w:t xml:space="preserve"> are not detected reliably </w:t>
      </w:r>
      <w:r w:rsidR="00396871"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i et al.; Johnson and Geretti; 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and it underestimates the total number of variants in the viral population </w: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Undetected low frequency HIV variants </w:t>
      </w:r>
      <w:del w:id="33" w:author="Simon Travers" w:date="2014-03-25T14:24:00Z">
        <w:r w:rsidRPr="00A13747" w:rsidDel="00B24DE4">
          <w:rPr>
            <w:rFonts w:ascii="Times New Roman" w:hAnsi="Times New Roman" w:cs="Times New Roman"/>
          </w:rPr>
          <w:delText xml:space="preserve">are </w:delText>
        </w:r>
      </w:del>
      <w:ins w:id="34" w:author="Simon Travers" w:date="2014-03-25T14:24:00Z">
        <w:r w:rsidR="00B24DE4">
          <w:rPr>
            <w:rFonts w:ascii="Times New Roman" w:hAnsi="Times New Roman" w:cs="Times New Roman"/>
          </w:rPr>
          <w:t>have been shown to be</w:t>
        </w:r>
        <w:r w:rsidR="00B24DE4" w:rsidRPr="00A13747">
          <w:rPr>
            <w:rFonts w:ascii="Times New Roman" w:hAnsi="Times New Roman" w:cs="Times New Roman"/>
          </w:rPr>
          <w:t xml:space="preserve"> </w:t>
        </w:r>
      </w:ins>
      <w:r w:rsidRPr="00A13747">
        <w:rPr>
          <w:rFonts w:ascii="Times New Roman" w:hAnsi="Times New Roman" w:cs="Times New Roman"/>
        </w:rPr>
        <w:t xml:space="preserve">clinically significant </w:t>
      </w:r>
      <w:r w:rsidR="00396871"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Paredes et al., 2010; Rowley et al., 2010; Simen et al., 2007; Simen et al., 2009b)</w:t>
      </w:r>
      <w:r w:rsidR="00396871" w:rsidRPr="00A13747">
        <w:rPr>
          <w:rFonts w:ascii="Times New Roman" w:hAnsi="Times New Roman" w:cs="Times New Roman"/>
        </w:rPr>
        <w:fldChar w:fldCharType="end"/>
      </w:r>
      <w:r w:rsidRPr="00A13747">
        <w:rPr>
          <w:rFonts w:ascii="Times New Roman" w:hAnsi="Times New Roman" w:cs="Times New Roman"/>
        </w:rPr>
        <w:t xml:space="preserve">. </w:t>
      </w:r>
      <w:del w:id="35" w:author="Simon Travers" w:date="2014-03-25T14:24:00Z">
        <w:r w:rsidRPr="00A13747" w:rsidDel="00B24DE4">
          <w:rPr>
            <w:rFonts w:ascii="Times New Roman" w:hAnsi="Times New Roman" w:cs="Times New Roman"/>
          </w:rPr>
          <w:delText xml:space="preserve">Those </w:delText>
        </w:r>
      </w:del>
      <w:ins w:id="36" w:author="Simon Travers" w:date="2014-03-25T14:24:00Z">
        <w:r w:rsidR="00B24DE4">
          <w:rPr>
            <w:rFonts w:ascii="Times New Roman" w:hAnsi="Times New Roman" w:cs="Times New Roman"/>
          </w:rPr>
          <w:t>These</w:t>
        </w:r>
        <w:r w:rsidR="00B24DE4" w:rsidRPr="00A13747">
          <w:rPr>
            <w:rFonts w:ascii="Times New Roman" w:hAnsi="Times New Roman" w:cs="Times New Roman"/>
          </w:rPr>
          <w:t xml:space="preserve"> </w:t>
        </w:r>
      </w:ins>
      <w:r w:rsidRPr="00A13747">
        <w:rPr>
          <w:rFonts w:ascii="Times New Roman" w:hAnsi="Times New Roman" w:cs="Times New Roman"/>
        </w:rPr>
        <w:t xml:space="preserve">minor </w:t>
      </w:r>
      <w:r w:rsidRPr="00A13747">
        <w:rPr>
          <w:rFonts w:ascii="Times New Roman" w:hAnsi="Times New Roman" w:cs="Times New Roman"/>
        </w:rPr>
        <w:lastRenderedPageBreak/>
        <w:t xml:space="preserve">variants rebound in the presence of drugs, leading to ultimate virologic failure </w:t>
      </w:r>
      <w:r w:rsidR="00396871"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redes et al.; Rowley et al.)</w:t>
      </w:r>
      <w:r w:rsidR="00396871" w:rsidRPr="00A13747">
        <w:rPr>
          <w:rFonts w:ascii="Times New Roman" w:hAnsi="Times New Roman" w:cs="Times New Roman"/>
        </w:rPr>
        <w:fldChar w:fldCharType="end"/>
      </w:r>
      <w:r w:rsidRPr="00A13747">
        <w:rPr>
          <w:rFonts w:ascii="Times New Roman" w:hAnsi="Times New Roman" w:cs="Times New Roman"/>
        </w:rPr>
        <w:t xml:space="preserve">. </w:t>
      </w:r>
      <w:commentRangeStart w:id="37"/>
      <w:r w:rsidRPr="00A13747">
        <w:rPr>
          <w:rFonts w:ascii="Times New Roman" w:hAnsi="Times New Roman" w:cs="Times New Roman"/>
        </w:rPr>
        <w:t xml:space="preserve">This necessitates improved and highly sensitive sequencing technologies able to detect minor HIV variants in the viral quasispecie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396871" w:rsidRPr="00A13747">
        <w:rPr>
          <w:rFonts w:ascii="Times New Roman" w:hAnsi="Times New Roman" w:cs="Times New Roman"/>
        </w:rPr>
        <w:fldChar w:fldCharType="separate"/>
      </w:r>
      <w:r w:rsidR="00B255BE" w:rsidRPr="00A13747">
        <w:rPr>
          <w:rFonts w:ascii="Times New Roman" w:hAnsi="Times New Roman" w:cs="Times New Roman"/>
          <w:noProof/>
        </w:rPr>
        <w:t>(Metzker, 2009a)</w:t>
      </w:r>
      <w:r w:rsidR="00396871" w:rsidRPr="00A13747">
        <w:rPr>
          <w:rFonts w:ascii="Times New Roman" w:hAnsi="Times New Roman" w:cs="Times New Roman"/>
        </w:rPr>
        <w:fldChar w:fldCharType="end"/>
      </w:r>
      <w:r w:rsidRPr="00A13747">
        <w:rPr>
          <w:rFonts w:ascii="Times New Roman" w:hAnsi="Times New Roman" w:cs="Times New Roman"/>
        </w:rPr>
        <w:t>).</w:t>
      </w:r>
      <w:commentRangeEnd w:id="37"/>
      <w:r w:rsidR="00B24DE4">
        <w:rPr>
          <w:rStyle w:val="CommentReference"/>
        </w:rPr>
        <w:commentReference w:id="37"/>
      </w:r>
    </w:p>
    <w:p w14:paraId="5A2B4627" w14:textId="77777777" w:rsidR="006444DD" w:rsidRPr="00A13747" w:rsidRDefault="006444DD" w:rsidP="006444DD">
      <w:pPr>
        <w:spacing w:line="480" w:lineRule="auto"/>
        <w:jc w:val="both"/>
        <w:rPr>
          <w:rFonts w:ascii="Times New Roman" w:hAnsi="Times New Roman" w:cs="Times New Roman"/>
        </w:rPr>
      </w:pPr>
    </w:p>
    <w:p w14:paraId="492F2600" w14:textId="77777777" w:rsidR="00CC7EFA" w:rsidRPr="00A13747" w:rsidRDefault="006444DD" w:rsidP="0063668E">
      <w:pPr>
        <w:pStyle w:val="Heading2"/>
        <w:rPr>
          <w:rFonts w:cs="Times New Roman"/>
        </w:rPr>
      </w:pPr>
      <w:r w:rsidRPr="00A13747">
        <w:rPr>
          <w:rFonts w:cs="Times New Roman"/>
        </w:rPr>
        <w:t xml:space="preserve">Next Generation </w:t>
      </w:r>
      <w:r w:rsidR="00384E6C" w:rsidRPr="00A13747">
        <w:rPr>
          <w:rFonts w:cs="Times New Roman"/>
        </w:rPr>
        <w:t>sequencing</w:t>
      </w:r>
      <w:r w:rsidRPr="00A13747">
        <w:rPr>
          <w:rFonts w:cs="Times New Roman"/>
        </w:rPr>
        <w:t xml:space="preserve"> technologies</w:t>
      </w:r>
    </w:p>
    <w:p w14:paraId="30D1B40E" w14:textId="77777777" w:rsidR="006444DD" w:rsidRPr="00A13747" w:rsidRDefault="006444DD" w:rsidP="00CC7EFA">
      <w:pPr>
        <w:rPr>
          <w:rFonts w:ascii="Times New Roman" w:hAnsi="Times New Roman" w:cs="Times New Roman"/>
        </w:rPr>
      </w:pPr>
    </w:p>
    <w:p w14:paraId="77F53FB2" w14:textId="0692A8FA"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sequencing technologies developed with much higher throughput than automated Sanger sequencing are known as High Throughput Sequencing (HTS) technologies. Commercially available </w:t>
      </w:r>
      <w:commentRangeStart w:id="38"/>
      <w:r w:rsidRPr="00A13747">
        <w:rPr>
          <w:rFonts w:ascii="Times New Roman" w:hAnsi="Times New Roman" w:cs="Times New Roman"/>
        </w:rPr>
        <w:t xml:space="preserve">NGS </w:t>
      </w:r>
      <w:commentRangeEnd w:id="38"/>
      <w:r w:rsidR="005C266F">
        <w:rPr>
          <w:rStyle w:val="CommentReference"/>
        </w:rPr>
        <w:commentReference w:id="38"/>
      </w:r>
      <w:r w:rsidRPr="00A13747">
        <w:rPr>
          <w:rFonts w:ascii="Times New Roman" w:hAnsi="Times New Roman" w:cs="Times New Roman"/>
        </w:rPr>
        <w:t xml:space="preserve">technologies in the market are Roche/454, Illumina, Applied Biosystems SOLiD technology and Ion </w:t>
      </w:r>
      <w:commentRangeStart w:id="39"/>
      <w:r w:rsidRPr="00A13747">
        <w:rPr>
          <w:rFonts w:ascii="Times New Roman" w:hAnsi="Times New Roman" w:cs="Times New Roman"/>
        </w:rPr>
        <w:t>torrent</w:t>
      </w:r>
      <w:commentRangeEnd w:id="39"/>
      <w:r w:rsidR="00C77488">
        <w:rPr>
          <w:rStyle w:val="CommentReference"/>
        </w:rPr>
        <w:commentReference w:id="39"/>
      </w:r>
      <w:r w:rsidRPr="00A13747">
        <w:rPr>
          <w:rFonts w:ascii="Times New Roman" w:hAnsi="Times New Roman" w:cs="Times New Roman"/>
        </w:rPr>
        <w:t>).  HTS systems differ</w:t>
      </w:r>
      <w:ins w:id="40" w:author="Simon Travers" w:date="2014-03-25T14:26:00Z">
        <w:r w:rsidR="005C266F">
          <w:rPr>
            <w:rFonts w:ascii="Times New Roman" w:hAnsi="Times New Roman" w:cs="Times New Roman"/>
          </w:rPr>
          <w:t xml:space="preserve"> from each other</w:t>
        </w:r>
      </w:ins>
      <w:r w:rsidRPr="00A13747">
        <w:rPr>
          <w:rFonts w:ascii="Times New Roman" w:hAnsi="Times New Roman" w:cs="Times New Roman"/>
        </w:rPr>
        <w:t xml:space="preserve"> in</w:t>
      </w:r>
      <w:ins w:id="41" w:author="Simon Travers" w:date="2014-03-25T14:26:00Z">
        <w:r w:rsidR="005C266F">
          <w:rPr>
            <w:rFonts w:ascii="Times New Roman" w:hAnsi="Times New Roman" w:cs="Times New Roman"/>
          </w:rPr>
          <w:t xml:space="preserve"> terms of</w:t>
        </w:r>
      </w:ins>
      <w:r w:rsidRPr="00A13747">
        <w:rPr>
          <w:rFonts w:ascii="Times New Roman" w:hAnsi="Times New Roman" w:cs="Times New Roman"/>
        </w:rPr>
        <w:t xml:space="preserve"> total raw sequence reads output, sequencing error rate, read length, sequencing time (Table 1.2), sequencing chemistry and sequencing cost (reviewed in </w:t>
      </w:r>
      <w:r w:rsidR="00396871"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Metzker, 2009b; Shendure and Ji, 2008b)</w:t>
      </w:r>
      <w:r w:rsidR="00396871" w:rsidRPr="00A13747">
        <w:rPr>
          <w:rFonts w:ascii="Times New Roman" w:hAnsi="Times New Roman" w:cs="Times New Roman"/>
        </w:rPr>
        <w:fldChar w:fldCharType="end"/>
      </w:r>
      <w:r w:rsidRPr="00A13747">
        <w:rPr>
          <w:rFonts w:ascii="Times New Roman" w:hAnsi="Times New Roman" w:cs="Times New Roman"/>
        </w:rPr>
        <w:t>).</w:t>
      </w:r>
    </w:p>
    <w:p w14:paraId="16997BDD" w14:textId="77777777" w:rsidR="006444DD" w:rsidRPr="00A13747" w:rsidRDefault="006444DD" w:rsidP="006444DD">
      <w:pPr>
        <w:spacing w:line="480" w:lineRule="auto"/>
        <w:jc w:val="both"/>
        <w:rPr>
          <w:rFonts w:ascii="Times New Roman" w:hAnsi="Times New Roman" w:cs="Times New Roman"/>
        </w:rPr>
      </w:pPr>
    </w:p>
    <w:p w14:paraId="19318BDA" w14:textId="43693465"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oche/454 and Illumina implement a ‘Sequencing by synthesis’ (SBS) technique for DNA sequencing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396871" w:rsidRPr="00A13747">
        <w:rPr>
          <w:rFonts w:ascii="Times New Roman" w:hAnsi="Times New Roman" w:cs="Times New Roman"/>
        </w:rPr>
        <w:fldChar w:fldCharType="end"/>
      </w:r>
      <w:r w:rsidRPr="00A13747">
        <w:rPr>
          <w:rFonts w:ascii="Times New Roman" w:hAnsi="Times New Roman" w:cs="Times New Roman"/>
        </w:rPr>
        <w:t>. DNA fragments are PCR amplified to million</w:t>
      </w:r>
      <w:ins w:id="42" w:author="Simon Travers" w:date="2014-03-25T14:35:00Z">
        <w:r w:rsidR="005C266F">
          <w:rPr>
            <w:rFonts w:ascii="Times New Roman" w:hAnsi="Times New Roman" w:cs="Times New Roman"/>
          </w:rPr>
          <w:t>s of</w:t>
        </w:r>
      </w:ins>
      <w:r w:rsidRPr="00A13747">
        <w:rPr>
          <w:rFonts w:ascii="Times New Roman" w:hAnsi="Times New Roman" w:cs="Times New Roman"/>
        </w:rPr>
        <w:t xml:space="preserve"> copies such that while sequencing, simultaneous addition of million bases, one to each growing strand of template fragment, emits detectable fluorescent light </w:t>
      </w:r>
      <w:r w:rsidR="00396871"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a)</w:t>
      </w:r>
      <w:r w:rsidR="00396871" w:rsidRPr="00A13747">
        <w:rPr>
          <w:rFonts w:ascii="Times New Roman" w:hAnsi="Times New Roman" w:cs="Times New Roman"/>
        </w:rPr>
        <w:fldChar w:fldCharType="end"/>
      </w:r>
      <w:r w:rsidRPr="00A13747">
        <w:rPr>
          <w:rFonts w:ascii="Times New Roman" w:hAnsi="Times New Roman" w:cs="Times New Roman"/>
        </w:rP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w:t>
      </w:r>
      <w:r w:rsidRPr="00A13747">
        <w:rPr>
          <w:rFonts w:ascii="Times New Roman" w:hAnsi="Times New Roman" w:cs="Times New Roman"/>
        </w:rPr>
        <w:lastRenderedPageBreak/>
        <w:t xml:space="preserve">homopolymer run, in a particular reaction cycle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396871" w:rsidRPr="00A13747">
        <w:rPr>
          <w:rFonts w:ascii="Times New Roman" w:hAnsi="Times New Roman" w:cs="Times New Roman"/>
        </w:rPr>
        <w:fldChar w:fldCharType="end"/>
      </w:r>
      <w:r w:rsidRPr="00A13747">
        <w:rPr>
          <w:rFonts w:ascii="Times New Roman" w:hAnsi="Times New Roman" w:cs="Times New Roman"/>
        </w:rPr>
        <w:t xml:space="preserve">. In the homopolymer region (repetition of a base over 3 times) the light intensity and the bases added can be disproportionate, generating high insertion or deletion (indel) errors </w:t>
      </w:r>
      <w:r w:rsidR="00396871"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 Luo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at the rate of 0.38 per 100 ba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Illumina, on the other hand, stops the reaction after single nucleotide addition, detects the color of light emission that depends on a base </w:t>
      </w:r>
      <w:r w:rsidR="00396871"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ntley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but has base calling biases, generating substitution error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uo et al., 2012)</w:t>
      </w:r>
      <w:r w:rsidR="00396871" w:rsidRPr="00A13747">
        <w:rPr>
          <w:rFonts w:ascii="Times New Roman" w:hAnsi="Times New Roman" w:cs="Times New Roman"/>
        </w:rPr>
        <w:fldChar w:fldCharType="end"/>
      </w:r>
      <w:r w:rsidRPr="00A13747">
        <w:rPr>
          <w:rFonts w:ascii="Times New Roman" w:hAnsi="Times New Roman" w:cs="Times New Roman"/>
        </w:rPr>
        <w:t>. The major advantage of Illumina over other systems is that it has the highest throughput (</w:t>
      </w:r>
      <w:r w:rsidR="00396871" w:rsidRPr="00396871">
        <w:rPr>
          <w:rFonts w:ascii="Times New Roman" w:hAnsi="Times New Roman" w:cs="Times New Roman"/>
          <w:b/>
          <w:rPrChange w:id="43" w:author="Ram Krishna" w:date="2014-02-17T00:27:00Z">
            <w:rPr>
              <w:rFonts w:ascii="Times New Roman" w:hAnsi="Times New Roman" w:cs="Times New Roman"/>
            </w:rPr>
          </w:rPrChange>
        </w:rPr>
        <w:t>Table 1.2</w:t>
      </w:r>
      <w:r w:rsidRPr="00A13747">
        <w:rPr>
          <w:rFonts w:ascii="Times New Roman" w:hAnsi="Times New Roman" w:cs="Times New Roman"/>
        </w:rPr>
        <w:t>). The sequencing chemistry of the systems impacts on sequence read length. Roche/454 yields a lower number of sequences but the longest read length (up to 800 bases) (</w:t>
      </w:r>
      <w:r w:rsidR="00396871" w:rsidRPr="00396871">
        <w:rPr>
          <w:rFonts w:ascii="Times New Roman" w:hAnsi="Times New Roman" w:cs="Times New Roman"/>
          <w:b/>
          <w:rPrChange w:id="44" w:author="Ram Krishna" w:date="2014-02-17T00:28:00Z">
            <w:rPr>
              <w:rFonts w:ascii="Times New Roman" w:hAnsi="Times New Roman" w:cs="Times New Roman"/>
            </w:rPr>
          </w:rPrChange>
        </w:rPr>
        <w:t>Table 1.2</w:t>
      </w:r>
      <w:r w:rsidRPr="00A13747">
        <w:rPr>
          <w:rFonts w:ascii="Times New Roman" w:hAnsi="Times New Roman" w:cs="Times New Roman"/>
        </w:rPr>
        <w:t xml:space="preserve">). </w:t>
      </w:r>
      <w:commentRangeStart w:id="45"/>
      <w:r w:rsidRPr="00A13747">
        <w:rPr>
          <w:rFonts w:ascii="Times New Roman" w:hAnsi="Times New Roman" w:cs="Times New Roman"/>
        </w:rPr>
        <w:t>The longer read length can reveal the drug resistant mutations patterns in a particular variant, which is a huge advantage of Roche/454 compared to other NGS systems for HIV-1 resistance genotyping.</w:t>
      </w:r>
      <w:commentRangeEnd w:id="45"/>
      <w:r w:rsidR="000B7FF5">
        <w:rPr>
          <w:rStyle w:val="CommentReference"/>
        </w:rPr>
        <w:commentReference w:id="45"/>
      </w:r>
    </w:p>
    <w:p w14:paraId="1CCEF760" w14:textId="77777777" w:rsidR="006444DD" w:rsidRPr="00A13747" w:rsidRDefault="006444DD" w:rsidP="006444DD">
      <w:pPr>
        <w:spacing w:line="480" w:lineRule="auto"/>
        <w:jc w:val="both"/>
        <w:rPr>
          <w:rFonts w:ascii="Times New Roman" w:hAnsi="Times New Roman" w:cs="Times New Roman"/>
        </w:rPr>
      </w:pPr>
    </w:p>
    <w:p w14:paraId="4AF4D4CC"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pplied Biosystems SOLiD implements a ‘Sequencing by ligation’ technique for DNA sequencing, thus bypassing any DNA polymerase related sequencing error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045B29" w:rsidRPr="00A13747">
        <w:rPr>
          <w:rFonts w:ascii="Cambria Math" w:hAnsi="Cambria Math" w:cs="Cambria Math"/>
        </w:rPr>
        <w:instrText>‐</w:instrText>
      </w:r>
      <w:r w:rsidR="00045B29" w:rsidRPr="00A13747">
        <w:rPr>
          <w:rFonts w:ascii="Times New Roman" w:hAnsi="Times New Roman" w:cs="Times New Roman"/>
        </w:rPr>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andey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w:t>
      </w:r>
      <w:commentRangeStart w:id="46"/>
      <w:r w:rsidRPr="00A13747">
        <w:rPr>
          <w:rFonts w:ascii="Times New Roman" w:hAnsi="Times New Roman" w:cs="Times New Roman"/>
        </w:rPr>
        <w:t xml:space="preserve">which is not desirable from a perspective of HIV-1 genotypic drug resistance test. </w:t>
      </w:r>
      <w:commentRangeEnd w:id="46"/>
      <w:r w:rsidR="000B7FF5">
        <w:rPr>
          <w:rStyle w:val="CommentReference"/>
        </w:rPr>
        <w:commentReference w:id="46"/>
      </w:r>
      <w:r w:rsidRPr="00A13747">
        <w:rPr>
          <w:rFonts w:ascii="Times New Roman" w:hAnsi="Times New Roman" w:cs="Times New Roman"/>
        </w:rPr>
        <w:t xml:space="preserve">In the next cycle, a new universal primer is hybridized at an offset position of one base (n-1) to the previous primer position followed by a ligation sequencing process. The primer resetting cycle is repeated five times </w:t>
      </w:r>
      <w:r w:rsidRPr="00A13747">
        <w:rPr>
          <w:rFonts w:ascii="Times New Roman" w:hAnsi="Times New Roman" w:cs="Times New Roman"/>
        </w:rPr>
        <w:lastRenderedPageBreak/>
        <w:t xml:space="preserve">providing dual measurements of each base and the final sequence is decoded from color code information using 4 by 4 color cod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rdis, 2008)</w:t>
      </w:r>
      <w:r w:rsidR="00396871" w:rsidRPr="00A13747">
        <w:rPr>
          <w:rFonts w:ascii="Times New Roman" w:hAnsi="Times New Roman" w:cs="Times New Roman"/>
        </w:rPr>
        <w:fldChar w:fldCharType="end"/>
      </w:r>
      <w:r w:rsidRPr="00A13747">
        <w:rPr>
          <w:rFonts w:ascii="Times New Roman" w:hAnsi="Times New Roman" w:cs="Times New Roman"/>
        </w:rPr>
        <w:t>).</w:t>
      </w:r>
    </w:p>
    <w:p w14:paraId="2D94756B" w14:textId="77777777" w:rsidR="00E93357" w:rsidRPr="00A13747" w:rsidRDefault="00E93357" w:rsidP="006444DD">
      <w:pPr>
        <w:spacing w:line="480" w:lineRule="auto"/>
        <w:jc w:val="both"/>
        <w:rPr>
          <w:rFonts w:ascii="Times New Roman" w:hAnsi="Times New Roman" w:cs="Times New Roman"/>
        </w:rPr>
      </w:pPr>
    </w:p>
    <w:p w14:paraId="33696582" w14:textId="09D66F82"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on torrent technology implements sequencing by synthesis method and electronic sensors connected to complementary metal-oxide-semiconductor integrated circuit are used with a microprocessor for signal processin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kobson et al., 2002; Milgrew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sequencing step is similar to Roche/454 homopolymer sequencing but the base detection is completely electronic, and that reduces the ion torrent cost </w:t>
      </w:r>
      <w:del w:id="47" w:author="Simon Travers" w:date="2014-03-25T14:39:00Z">
        <w:r w:rsidRPr="00A13747" w:rsidDel="00C77488">
          <w:rPr>
            <w:rFonts w:ascii="Times New Roman" w:hAnsi="Times New Roman" w:cs="Times New Roman"/>
          </w:rPr>
          <w:delText xml:space="preserve">lower </w:delText>
        </w:r>
      </w:del>
      <w:ins w:id="48" w:author="Simon Travers" w:date="2014-03-25T14:39:00Z">
        <w:r w:rsidR="00C77488">
          <w:rPr>
            <w:rFonts w:ascii="Times New Roman" w:hAnsi="Times New Roman" w:cs="Times New Roman"/>
          </w:rPr>
          <w:t>relative to</w:t>
        </w:r>
      </w:ins>
      <w:del w:id="49" w:author="Simon Travers" w:date="2014-03-25T14:39:00Z">
        <w:r w:rsidRPr="00A13747" w:rsidDel="00C77488">
          <w:rPr>
            <w:rFonts w:ascii="Times New Roman" w:hAnsi="Times New Roman" w:cs="Times New Roman"/>
          </w:rPr>
          <w:delText>than</w:delText>
        </w:r>
      </w:del>
      <w:r w:rsidRPr="00A13747">
        <w:rPr>
          <w:rFonts w:ascii="Times New Roman" w:hAnsi="Times New Roman" w:cs="Times New Roman"/>
        </w:rPr>
        <w:t xml:space="preserve"> other system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lenn, 2011)</w:t>
      </w:r>
      <w:r w:rsidR="00396871" w:rsidRPr="00A13747">
        <w:rPr>
          <w:rFonts w:ascii="Times New Roman" w:hAnsi="Times New Roman" w:cs="Times New Roman"/>
        </w:rPr>
        <w:fldChar w:fldCharType="end"/>
      </w:r>
      <w:r w:rsidRPr="00A13747">
        <w:rPr>
          <w:rFonts w:ascii="Times New Roman" w:hAnsi="Times New Roman" w:cs="Times New Roman"/>
        </w:rPr>
        <w:t xml:space="preserve">. During DNA sequencing, a base incorporation releases a hydroxyl ion (H+) that shifts the pH of the surrounding solution and this correlates directly to the number of nucleotides incorporated in that particular base flow cycl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iedringhaus et al.)</w:t>
      </w:r>
      <w:r w:rsidR="00396871" w:rsidRPr="00A13747">
        <w:rPr>
          <w:rFonts w:ascii="Times New Roman" w:hAnsi="Times New Roman" w:cs="Times New Roman"/>
        </w:rPr>
        <w:fldChar w:fldCharType="end"/>
      </w:r>
      <w:r w:rsidRPr="00A13747">
        <w:rPr>
          <w:rFonts w:ascii="Times New Roman" w:hAnsi="Times New Roman" w:cs="Times New Roman"/>
        </w:rPr>
        <w:t xml:space="preserve">. This change in pH is detected by a sensor at the bottom of each well, converted to a voltage and digitalized by semi conductor CMOS integrated circuit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nnisi)</w:t>
      </w:r>
      <w:r w:rsidR="00396871" w:rsidRPr="00A13747">
        <w:rPr>
          <w:rFonts w:ascii="Times New Roman" w:hAnsi="Times New Roman" w:cs="Times New Roman"/>
        </w:rPr>
        <w:fldChar w:fldCharType="end"/>
      </w:r>
      <w:r w:rsidRPr="00A13747">
        <w:rPr>
          <w:rFonts w:ascii="Times New Roman" w:hAnsi="Times New Roman" w:cs="Times New Roman"/>
        </w:rPr>
        <w:t xml:space="preserve">. Signal processing software is used to convert the data for measurement of base incorporations in that flow using a physical model </w:t>
      </w:r>
      <w:r w:rsidR="00396871"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othberg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final sequences generated, after processing, have the read length up to 200 bases (lower than Roche/454) but like Roche/454, Ion torrent sequences have indel errors at homopolymer regions at rate of 1.5 per 100 ba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w:t>
      </w:r>
      <w:r w:rsidR="00396871" w:rsidRPr="00A13747">
        <w:rPr>
          <w:rFonts w:ascii="Times New Roman" w:hAnsi="Times New Roman" w:cs="Times New Roman"/>
        </w:rPr>
        <w:fldChar w:fldCharType="end"/>
      </w:r>
      <w:r w:rsidRPr="00A13747">
        <w:rPr>
          <w:rFonts w:ascii="Times New Roman" w:hAnsi="Times New Roman" w:cs="Times New Roman"/>
        </w:rPr>
        <w:t>.</w:t>
      </w:r>
    </w:p>
    <w:p w14:paraId="6D680BAF" w14:textId="77777777" w:rsidR="00BB0BBD" w:rsidRPr="00A13747" w:rsidRDefault="00BB0BBD" w:rsidP="006444DD">
      <w:pPr>
        <w:spacing w:line="480" w:lineRule="auto"/>
        <w:jc w:val="both"/>
        <w:rPr>
          <w:rFonts w:ascii="Times New Roman" w:hAnsi="Times New Roman" w:cs="Times New Roman"/>
        </w:rPr>
      </w:pPr>
    </w:p>
    <w:p w14:paraId="4B952226" w14:textId="77777777" w:rsidR="00773DFB" w:rsidRPr="00A13747" w:rsidRDefault="00773DFB" w:rsidP="00773DFB">
      <w:pPr>
        <w:spacing w:line="480" w:lineRule="auto"/>
        <w:jc w:val="both"/>
        <w:rPr>
          <w:ins w:id="50" w:author="Ram Krishna" w:date="2014-02-17T00:28:00Z"/>
          <w:rFonts w:ascii="Times New Roman" w:hAnsi="Times New Roman" w:cs="Times New Roman"/>
        </w:rPr>
      </w:pPr>
      <w:ins w:id="51" w:author="Ram Krishna" w:date="2014-02-17T00:28:00Z">
        <w:r w:rsidRPr="00A13747">
          <w:rPr>
            <w:rFonts w:ascii="Times New Roman" w:hAnsi="Times New Roman" w:cs="Times New Roman"/>
          </w:rPr>
          <w:t>Pacific Bioscience’s Single Molecule Real Time technology is considered the third generation technology available in the market now (</w:t>
        </w:r>
        <w:r w:rsidR="00396871">
          <w:fldChar w:fldCharType="begin"/>
        </w:r>
        <w:r>
          <w:instrText>HYPERLINK "http://www.pacificbiosciences.com"</w:instrText>
        </w:r>
        <w:r w:rsidR="00396871">
          <w:fldChar w:fldCharType="separate"/>
        </w:r>
        <w:r w:rsidRPr="00A13747">
          <w:rPr>
            <w:rStyle w:val="Hyperlink"/>
            <w:rFonts w:ascii="Times New Roman" w:hAnsi="Times New Roman" w:cs="Times New Roman"/>
          </w:rPr>
          <w:t>www.pacificbiosciences.com</w:t>
        </w:r>
        <w:r w:rsidR="00396871">
          <w:fldChar w:fldCharType="end"/>
        </w:r>
        <w:r w:rsidRPr="00A13747">
          <w:rPr>
            <w:rFonts w:ascii="Times New Roman" w:hAnsi="Times New Roman" w:cs="Times New Roman"/>
          </w:rPr>
          <w:t>).</w:t>
        </w:r>
        <w:commentRangeStart w:id="52"/>
        <w:r w:rsidRPr="00A13747">
          <w:rPr>
            <w:rFonts w:ascii="Times New Roman" w:hAnsi="Times New Roman" w:cs="Times New Roman"/>
          </w:rPr>
          <w:t xml:space="preserve"> It is considered the third generation sequencing technology</w:t>
        </w:r>
      </w:ins>
      <w:commentRangeEnd w:id="52"/>
      <w:r w:rsidR="00C77488">
        <w:rPr>
          <w:rStyle w:val="CommentReference"/>
        </w:rPr>
        <w:commentReference w:id="52"/>
      </w:r>
      <w:ins w:id="53" w:author="Ram Krishna" w:date="2014-02-17T00:28:00Z">
        <w:r w:rsidRPr="00A13747">
          <w:rPr>
            <w:rFonts w:ascii="Times New Roman" w:hAnsi="Times New Roman" w:cs="Times New Roman"/>
          </w:rPr>
          <w:t xml:space="preserve">. The technology does not involve PCR amplification of the template DNA; instead the base sequencing is done on single molecule of a DNA, enabling the detection of variation at molecule level. </w:t>
        </w:r>
        <w:r w:rsidRPr="00A13747">
          <w:rPr>
            <w:rFonts w:ascii="Times New Roman" w:hAnsi="Times New Roman" w:cs="Times New Roman"/>
          </w:rPr>
          <w:lastRenderedPageBreak/>
          <w:t xml:space="preserve">Besides this advantage, it provides the read length of about 10,000 bases </w:t>
        </w:r>
        <w:r w:rsidR="00396871"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Eid et al., 2009; McCarthy, 2010)</w:t>
        </w:r>
        <w:r w:rsidR="00396871" w:rsidRPr="00A13747">
          <w:rPr>
            <w:rFonts w:ascii="Times New Roman" w:hAnsi="Times New Roman" w:cs="Times New Roman"/>
          </w:rPr>
          <w:fldChar w:fldCharType="end"/>
        </w:r>
        <w:r w:rsidRPr="00A13747">
          <w:rPr>
            <w:rFonts w:ascii="Times New Roman" w:hAnsi="Times New Roman" w:cs="Times New Roman"/>
          </w:rPr>
          <w:t>.</w:t>
        </w:r>
      </w:ins>
    </w:p>
    <w:p w14:paraId="334BE319" w14:textId="77777777" w:rsidR="00773DFB" w:rsidRPr="00A13747" w:rsidRDefault="00773DFB" w:rsidP="00773DFB">
      <w:pPr>
        <w:spacing w:line="480" w:lineRule="auto"/>
        <w:jc w:val="both"/>
        <w:rPr>
          <w:ins w:id="54" w:author="Ram Krishna" w:date="2014-02-17T00:28:00Z"/>
          <w:rFonts w:ascii="Times New Roman" w:hAnsi="Times New Roman" w:cs="Times New Roman"/>
        </w:rPr>
      </w:pPr>
    </w:p>
    <w:p w14:paraId="01540104" w14:textId="77777777" w:rsidR="00773DFB" w:rsidRPr="00A13747" w:rsidRDefault="00773DFB" w:rsidP="00773DFB">
      <w:pPr>
        <w:spacing w:line="480" w:lineRule="auto"/>
        <w:jc w:val="both"/>
        <w:rPr>
          <w:ins w:id="55" w:author="Ram Krishna" w:date="2014-02-17T00:28:00Z"/>
          <w:rFonts w:ascii="Times New Roman" w:hAnsi="Times New Roman" w:cs="Times New Roman"/>
        </w:rPr>
      </w:pPr>
      <w:ins w:id="56" w:author="Ram Krishna" w:date="2014-02-17T00:28:00Z">
        <w:r w:rsidRPr="00A13747">
          <w:rPr>
            <w:rFonts w:ascii="Times New Roman" w:hAnsi="Times New Roman" w:cs="Times New Roman"/>
          </w:rPr>
          <w:t xml:space="preserve">DNA sequencing takes place in the zero mode waveguide (ZMW) </w:t>
        </w:r>
        <w:r w:rsidR="00396871"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evene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ZMW is a nano-size chamber that is 7 nanometer in diameter and 10 nanometer in depth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arthy, 2010)</w:t>
        </w:r>
        <w:r w:rsidR="00396871" w:rsidRPr="00A13747">
          <w:rPr>
            <w:rFonts w:ascii="Times New Roman" w:hAnsi="Times New Roman" w:cs="Times New Roman"/>
          </w:rPr>
          <w:fldChar w:fldCharType="end"/>
        </w:r>
        <w:r w:rsidRPr="00A13747">
          <w:rPr>
            <w:rFonts w:ascii="Times New Roman" w:hAnsi="Times New Roman" w:cs="Times New Roman"/>
          </w:rPr>
          <w:t xml:space="preserve">. A DNA template and polymerase complex is immobilized at the base of a ZMW and different color flurophore labeled nucleotides are added into a ZMW chamber. During base incorporation at sequencing step, nucleotide fluorescence is detected with the light that illuminates the ZMW chamber, followed by cleavage of the </w:t>
        </w:r>
        <w:commentRangeStart w:id="57"/>
        <w:r w:rsidRPr="00A13747">
          <w:rPr>
            <w:rFonts w:ascii="Times New Roman" w:hAnsi="Times New Roman" w:cs="Times New Roman"/>
          </w:rPr>
          <w:t>flurophore</w:t>
        </w:r>
      </w:ins>
      <w:commentRangeEnd w:id="57"/>
      <w:r w:rsidR="00C77488">
        <w:rPr>
          <w:rStyle w:val="CommentReference"/>
        </w:rPr>
        <w:commentReference w:id="57"/>
      </w:r>
      <w:ins w:id="58" w:author="Ram Krishna" w:date="2014-02-17T00:28:00Z">
        <w:r w:rsidRPr="00A13747">
          <w:rPr>
            <w:rFonts w:ascii="Times New Roman" w:hAnsi="Times New Roman" w:cs="Times New Roman"/>
          </w:rPr>
          <w:t xml:space="preserve">. </w:t>
        </w:r>
      </w:ins>
    </w:p>
    <w:p w14:paraId="0EB79C25" w14:textId="77777777" w:rsidR="00970C29" w:rsidRPr="00A13747" w:rsidRDefault="00970C29" w:rsidP="00970C29">
      <w:pPr>
        <w:spacing w:line="480" w:lineRule="auto"/>
        <w:jc w:val="both"/>
        <w:rPr>
          <w:rFonts w:ascii="Times New Roman" w:hAnsi="Times New Roman" w:cs="Times New Roman"/>
        </w:rPr>
      </w:pPr>
    </w:p>
    <w:p w14:paraId="34EDF8EE" w14:textId="77777777" w:rsidR="00970C29" w:rsidRPr="00A13747" w:rsidRDefault="00970C29" w:rsidP="00970C29">
      <w:pPr>
        <w:spacing w:line="480" w:lineRule="auto"/>
        <w:jc w:val="both"/>
        <w:rPr>
          <w:rFonts w:ascii="Times New Roman" w:hAnsi="Times New Roman" w:cs="Times New Roman"/>
        </w:rPr>
      </w:pPr>
    </w:p>
    <w:p w14:paraId="28739E5D" w14:textId="77777777" w:rsidR="00970C29" w:rsidRPr="00A13747" w:rsidRDefault="00970C29" w:rsidP="0063668E">
      <w:pPr>
        <w:pStyle w:val="Heading2"/>
        <w:rPr>
          <w:rFonts w:cs="Times New Roman"/>
        </w:rPr>
      </w:pPr>
      <w:r w:rsidRPr="00A13747">
        <w:rPr>
          <w:rFonts w:cs="Times New Roman"/>
        </w:rPr>
        <w:t>HIV-1 Drug resistance Genotyping in the era of high throughput sequencing (HTS)</w:t>
      </w:r>
    </w:p>
    <w:p w14:paraId="768F1416" w14:textId="77777777" w:rsidR="00970C29" w:rsidRPr="00A13747" w:rsidRDefault="00970C29" w:rsidP="00970C29">
      <w:pPr>
        <w:spacing w:line="480" w:lineRule="auto"/>
        <w:jc w:val="both"/>
        <w:rPr>
          <w:rFonts w:ascii="Times New Roman" w:hAnsi="Times New Roman" w:cs="Times New Roman"/>
        </w:rPr>
      </w:pPr>
    </w:p>
    <w:p w14:paraId="6A027E52" w14:textId="77777777"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As conventional Sanger-based genotyping is unable to characterize the HIV viral quasispecies at less than 20% prevalence, a true HIV diversity cannot be ascertained </w:t>
      </w:r>
      <w:r w:rsidRPr="00A13747">
        <w:rPr>
          <w:rStyle w:val="CommentReference"/>
          <w:rFonts w:ascii="Times New Roman" w:hAnsi="Times New Roman" w:cs="Times New Roman"/>
        </w:rPr>
        <w:commentReference w:id="59"/>
      </w:r>
      <w:r w:rsidR="00396871"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rn et al., 2003; Schuurman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 alternative genotyping method is required that has the ability to sequence the HIV population to “deeper” level and characterize the overall spectrum of true viral diversity in the viral </w:t>
      </w:r>
      <w:commentRangeStart w:id="60"/>
      <w:r w:rsidRPr="00A13747">
        <w:rPr>
          <w:rFonts w:ascii="Times New Roman" w:hAnsi="Times New Roman" w:cs="Times New Roman"/>
        </w:rPr>
        <w:t>quasispecies</w:t>
      </w:r>
      <w:commentRangeEnd w:id="60"/>
      <w:r w:rsidR="006A0403">
        <w:rPr>
          <w:rStyle w:val="CommentReference"/>
        </w:rPr>
        <w:commentReference w:id="60"/>
      </w:r>
      <w:r w:rsidRPr="00A13747">
        <w:rPr>
          <w:rFonts w:ascii="Times New Roman" w:hAnsi="Times New Roman" w:cs="Times New Roman"/>
        </w:rPr>
        <w:t>.</w:t>
      </w:r>
    </w:p>
    <w:p w14:paraId="7CB50ECA" w14:textId="77777777" w:rsidR="00970C29" w:rsidRPr="00A13747" w:rsidRDefault="00970C29" w:rsidP="00970C29">
      <w:pPr>
        <w:spacing w:line="480" w:lineRule="auto"/>
        <w:jc w:val="both"/>
        <w:rPr>
          <w:rFonts w:ascii="Times New Roman" w:hAnsi="Times New Roman" w:cs="Times New Roman"/>
        </w:rPr>
      </w:pPr>
    </w:p>
    <w:p w14:paraId="49055704" w14:textId="77777777"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Different approaches like sensitive real time PCR drug resistant te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hnso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allele-specific RT-PCR </w:t>
      </w:r>
      <w:r w:rsidR="00396871"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and single genome sequencing </w: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w:t>
      </w:r>
      <w:commentRangeStart w:id="61"/>
      <w:r w:rsidRPr="00A13747">
        <w:rPr>
          <w:rFonts w:ascii="Times New Roman" w:hAnsi="Times New Roman" w:cs="Times New Roman"/>
        </w:rPr>
        <w:t xml:space="preserve">were developed </w:t>
      </w:r>
      <w:commentRangeEnd w:id="61"/>
      <w:r w:rsidR="006A0403">
        <w:rPr>
          <w:rStyle w:val="CommentReference"/>
        </w:rPr>
        <w:commentReference w:id="61"/>
      </w:r>
      <w:r w:rsidRPr="00A13747">
        <w:rPr>
          <w:rFonts w:ascii="Times New Roman" w:hAnsi="Times New Roman" w:cs="Times New Roman"/>
        </w:rPr>
        <w:t xml:space="preserve">but were highly expensive and difficult to implement as a HIV drug resistant diagnostic tool. </w:t>
      </w:r>
    </w:p>
    <w:p w14:paraId="6CE80333" w14:textId="77777777" w:rsidR="00970C29" w:rsidRPr="00A13747" w:rsidRDefault="00970C29" w:rsidP="00970C29">
      <w:pPr>
        <w:spacing w:line="480" w:lineRule="auto"/>
        <w:jc w:val="both"/>
        <w:rPr>
          <w:rFonts w:ascii="Times New Roman" w:hAnsi="Times New Roman" w:cs="Times New Roman"/>
        </w:rPr>
      </w:pPr>
    </w:p>
    <w:p w14:paraId="1BCFB810" w14:textId="2BAB767E" w:rsidR="00773DFB" w:rsidRPr="00A13747" w:rsidRDefault="00773DFB" w:rsidP="00773DFB">
      <w:pPr>
        <w:spacing w:line="480" w:lineRule="auto"/>
        <w:jc w:val="both"/>
        <w:rPr>
          <w:ins w:id="62" w:author="Ram Krishna" w:date="2014-02-17T00:30:00Z"/>
          <w:rFonts w:ascii="Times New Roman" w:hAnsi="Times New Roman" w:cs="Times New Roman"/>
        </w:rPr>
      </w:pPr>
      <w:commentRangeStart w:id="63"/>
      <w:ins w:id="64" w:author="Ram Krishna" w:date="2014-02-17T00:30:00Z">
        <w:r w:rsidRPr="00A13747">
          <w:rPr>
            <w:rFonts w:ascii="Times New Roman" w:hAnsi="Times New Roman" w:cs="Times New Roman"/>
          </w:rPr>
          <w:t xml:space="preserve">Ultra Deep High Throughput sequencing technology like Roche 454 is able to generate up to 10,00,000 sequence reads of up to 1,000 base pairs per sequencing run (www.454.com). </w:t>
        </w:r>
      </w:ins>
      <w:commentRangeEnd w:id="63"/>
      <w:r w:rsidR="00376B31">
        <w:rPr>
          <w:rStyle w:val="CommentReference"/>
        </w:rPr>
        <w:commentReference w:id="63"/>
      </w:r>
      <w:commentRangeStart w:id="65"/>
      <w:ins w:id="66" w:author="Ram Krishna" w:date="2014-02-17T00:30:00Z">
        <w:r w:rsidRPr="00A13747">
          <w:rPr>
            <w:rFonts w:ascii="Times New Roman" w:hAnsi="Times New Roman" w:cs="Times New Roman"/>
          </w:rPr>
          <w:t xml:space="preserve">Such </w:t>
        </w:r>
      </w:ins>
      <w:ins w:id="67" w:author="Simon Travers" w:date="2014-03-25T14:47:00Z">
        <w:r w:rsidR="00376B31">
          <w:rPr>
            <w:rFonts w:ascii="Times New Roman" w:hAnsi="Times New Roman" w:cs="Times New Roman"/>
          </w:rPr>
          <w:t xml:space="preserve">a </w:t>
        </w:r>
      </w:ins>
      <w:ins w:id="68" w:author="Ram Krishna" w:date="2014-02-17T00:30:00Z">
        <w:r w:rsidRPr="00A13747">
          <w:rPr>
            <w:rFonts w:ascii="Times New Roman" w:hAnsi="Times New Roman" w:cs="Times New Roman"/>
          </w:rPr>
          <w:t xml:space="preserve">sequencing profile </w:t>
        </w:r>
        <w:del w:id="69" w:author="Simon Travers" w:date="2014-03-25T14:47:00Z">
          <w:r w:rsidRPr="00A13747" w:rsidDel="00376B31">
            <w:rPr>
              <w:rFonts w:ascii="Times New Roman" w:hAnsi="Times New Roman" w:cs="Times New Roman"/>
            </w:rPr>
            <w:delText xml:space="preserve">does </w:delText>
          </w:r>
        </w:del>
        <w:r w:rsidRPr="00A13747">
          <w:rPr>
            <w:rFonts w:ascii="Times New Roman" w:hAnsi="Times New Roman" w:cs="Times New Roman"/>
          </w:rPr>
          <w:t>mean</w:t>
        </w:r>
      </w:ins>
      <w:ins w:id="70" w:author="Simon Travers" w:date="2014-03-25T14:47:00Z">
        <w:r w:rsidR="00376B31">
          <w:rPr>
            <w:rFonts w:ascii="Times New Roman" w:hAnsi="Times New Roman" w:cs="Times New Roman"/>
          </w:rPr>
          <w:t>s</w:t>
        </w:r>
      </w:ins>
      <w:ins w:id="71" w:author="Ram Krishna" w:date="2014-02-17T00:30:00Z">
        <w:r w:rsidRPr="00A13747">
          <w:rPr>
            <w:rFonts w:ascii="Times New Roman" w:hAnsi="Times New Roman" w:cs="Times New Roman"/>
          </w:rPr>
          <w:t xml:space="preserve"> that </w:t>
        </w:r>
      </w:ins>
      <w:ins w:id="72" w:author="Simon Travers" w:date="2014-03-25T14:47:00Z">
        <w:r w:rsidR="00376B31">
          <w:rPr>
            <w:rFonts w:ascii="Times New Roman" w:hAnsi="Times New Roman" w:cs="Times New Roman"/>
          </w:rPr>
          <w:t xml:space="preserve">an </w:t>
        </w:r>
      </w:ins>
      <w:ins w:id="73" w:author="Ram Krishna" w:date="2014-02-17T00:30:00Z">
        <w:r w:rsidRPr="00A13747">
          <w:rPr>
            <w:rFonts w:ascii="Times New Roman" w:hAnsi="Times New Roman" w:cs="Times New Roman"/>
          </w:rPr>
          <w:t xml:space="preserve">unprecedented range of viral variants can be explored in a HIV infected individual </w:t>
        </w:r>
        <w:r w:rsidR="00396871"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imber et al., 2010; Hoffmann et al., 2007; Jabara et al., 2011; Wan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dentifying the drug resistant minor variants in the viral quasispecies</w:t>
        </w:r>
      </w:ins>
      <w:commentRangeEnd w:id="65"/>
      <w:r w:rsidR="00376B31">
        <w:rPr>
          <w:rStyle w:val="CommentReference"/>
        </w:rPr>
        <w:commentReference w:id="65"/>
      </w:r>
      <w:ins w:id="74" w:author="Ram Krishna" w:date="2014-02-17T00:30:00Z">
        <w:r w:rsidRPr="00A13747">
          <w:rPr>
            <w:rFonts w:ascii="Times New Roman" w:hAnsi="Times New Roman" w:cs="Times New Roman"/>
          </w:rPr>
          <w:t>. For example, Wang and colleagues identified 58 viral variants per sample in average using Roche 454 Ultra Deep Pyrosequencing (</w:t>
        </w:r>
        <w:commentRangeStart w:id="75"/>
        <w:r w:rsidRPr="00A13747">
          <w:rPr>
            <w:rFonts w:ascii="Times New Roman" w:hAnsi="Times New Roman" w:cs="Times New Roman"/>
          </w:rPr>
          <w:t>UDPS</w:t>
        </w:r>
      </w:ins>
      <w:commentRangeEnd w:id="75"/>
      <w:r w:rsidR="00376B31">
        <w:rPr>
          <w:rStyle w:val="CommentReference"/>
        </w:rPr>
        <w:commentReference w:id="75"/>
      </w:r>
      <w:ins w:id="76" w:author="Ram Krishna" w:date="2014-02-17T00:30:00Z">
        <w:r w:rsidRPr="00A13747">
          <w:rPr>
            <w:rFonts w:ascii="Times New Roman" w:hAnsi="Times New Roman" w:cs="Times New Roman"/>
          </w:rPr>
          <w:t xml:space="preserve">) while only eight viral variants were identified using conventional Sanger sequencing method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A massive 95% of mutations that were detected by UDPS method were not identified by conventional Sanger sequencing method in a study by Le et al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In another similar study, Hoffmann and colleagues identified four additional minor drug resistant mutations with UDP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offmann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n addition to this, Johnson et al revealed that minor HIV variants were present in treatment naïve individuals and that they were associated with reduced efficacy of the drug cocktails in the treatment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hnso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Le et al suggest that the low abundance drug resistant HIV variants provide the information on drugs involved in historical antiretroviral therap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In a study by Simen et. al,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en et al., 2009a)</w:t>
        </w:r>
        <w:r w:rsidR="00396871" w:rsidRPr="00A13747">
          <w:rPr>
            <w:rFonts w:ascii="Times New Roman" w:hAnsi="Times New Roman" w:cs="Times New Roman"/>
          </w:rPr>
          <w:fldChar w:fldCharType="end"/>
        </w:r>
        <w:r w:rsidRPr="00A13747">
          <w:rPr>
            <w:rFonts w:ascii="Times New Roman" w:hAnsi="Times New Roman" w:cs="Times New Roman"/>
          </w:rPr>
          <w:t>.</w:t>
        </w:r>
      </w:ins>
    </w:p>
    <w:p w14:paraId="0AD4ED19" w14:textId="77777777" w:rsidR="00773DFB" w:rsidRPr="00A13747" w:rsidRDefault="00773DFB" w:rsidP="00773DFB">
      <w:pPr>
        <w:spacing w:line="480" w:lineRule="auto"/>
        <w:jc w:val="both"/>
        <w:rPr>
          <w:ins w:id="77" w:author="Ram Krishna" w:date="2014-02-17T00:30:00Z"/>
          <w:rFonts w:ascii="Times New Roman" w:hAnsi="Times New Roman" w:cs="Times New Roman"/>
        </w:rPr>
      </w:pPr>
    </w:p>
    <w:p w14:paraId="25987CCD" w14:textId="0312F3E6" w:rsidR="00773DFB" w:rsidRPr="00A13747" w:rsidRDefault="00773DFB" w:rsidP="00773DFB">
      <w:pPr>
        <w:spacing w:line="480" w:lineRule="auto"/>
        <w:jc w:val="both"/>
        <w:rPr>
          <w:ins w:id="78" w:author="Ram Krishna" w:date="2014-02-17T00:30:00Z"/>
          <w:rFonts w:ascii="Times New Roman" w:hAnsi="Times New Roman" w:cs="Times New Roman"/>
        </w:rPr>
      </w:pPr>
      <w:ins w:id="79" w:author="Ram Krishna" w:date="2014-02-17T00:30:00Z">
        <w:r w:rsidRPr="00A13747">
          <w:rPr>
            <w:rFonts w:ascii="Times New Roman" w:hAnsi="Times New Roman" w:cs="Times New Roman"/>
          </w:rPr>
          <w:lastRenderedPageBreak/>
          <w:t xml:space="preserve">UDPS has </w:t>
        </w:r>
        <w:del w:id="80" w:author="Simon Travers" w:date="2014-03-25T14:53:00Z">
          <w:r w:rsidRPr="00A13747" w:rsidDel="00F9039B">
            <w:rPr>
              <w:rFonts w:ascii="Times New Roman" w:hAnsi="Times New Roman" w:cs="Times New Roman"/>
            </w:rPr>
            <w:delText xml:space="preserve">enabled to reveal </w:delText>
          </w:r>
        </w:del>
      </w:ins>
      <w:ins w:id="81" w:author="Simon Travers" w:date="2014-03-25T14:53:00Z">
        <w:r w:rsidR="00F9039B">
          <w:rPr>
            <w:rFonts w:ascii="Times New Roman" w:hAnsi="Times New Roman" w:cs="Times New Roman"/>
          </w:rPr>
          <w:t xml:space="preserve">been use to explore </w:t>
        </w:r>
      </w:ins>
      <w:ins w:id="82" w:author="Ram Krishna" w:date="2014-02-17T00:30:00Z">
        <w:r w:rsidRPr="00A13747">
          <w:rPr>
            <w:rFonts w:ascii="Times New Roman" w:hAnsi="Times New Roman" w:cs="Times New Roman"/>
          </w:rPr>
          <w:t xml:space="preserve">the dynamics of </w:t>
        </w:r>
      </w:ins>
      <w:ins w:id="83" w:author="Simon Travers" w:date="2014-03-25T14:53:00Z">
        <w:r w:rsidR="00F9039B">
          <w:rPr>
            <w:rFonts w:ascii="Times New Roman" w:hAnsi="Times New Roman" w:cs="Times New Roman"/>
          </w:rPr>
          <w:t xml:space="preserve">the </w:t>
        </w:r>
      </w:ins>
      <w:ins w:id="84" w:author="Ram Krishna" w:date="2014-02-17T00:30:00Z">
        <w:r w:rsidRPr="00A13747">
          <w:rPr>
            <w:rFonts w:ascii="Times New Roman" w:hAnsi="Times New Roman" w:cs="Times New Roman"/>
          </w:rPr>
          <w:t xml:space="preserve">HIV quasispecies using longitudinal samples </w:t>
        </w:r>
      </w:ins>
      <w:ins w:id="85" w:author="Simon Travers" w:date="2014-03-25T14:53:00Z">
        <w:r w:rsidR="00F9039B">
          <w:rPr>
            <w:rFonts w:ascii="Times New Roman" w:hAnsi="Times New Roman" w:cs="Times New Roman"/>
          </w:rPr>
          <w:t xml:space="preserve">collected </w:t>
        </w:r>
      </w:ins>
      <w:ins w:id="86" w:author="Ram Krishna" w:date="2014-02-17T00:30:00Z">
        <w:r w:rsidRPr="00A13747">
          <w:rPr>
            <w:rFonts w:ascii="Times New Roman" w:hAnsi="Times New Roman" w:cs="Times New Roman"/>
          </w:rPr>
          <w:t xml:space="preserve">before and after treatment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dskog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On </w:t>
        </w:r>
        <w:commentRangeStart w:id="87"/>
        <w:r w:rsidRPr="00A13747">
          <w:rPr>
            <w:rFonts w:ascii="Times New Roman" w:hAnsi="Times New Roman" w:cs="Times New Roman"/>
          </w:rPr>
          <w:t xml:space="preserve">antiretroviral treatment the prevalence of resistant HIV variants was high whereas the prevalence of wild type HIV was undetectable and, on treatment interruption, drug sensitive HIV variants were detected that were not present before treatment suggesting that the sensitive variants emerged from drug resistant variant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dskog et al., 2010)</w:t>
        </w:r>
        <w:r w:rsidR="00396871" w:rsidRPr="00A13747">
          <w:rPr>
            <w:rFonts w:ascii="Times New Roman" w:hAnsi="Times New Roman" w:cs="Times New Roman"/>
          </w:rPr>
          <w:fldChar w:fldCharType="end"/>
        </w:r>
        <w:r w:rsidRPr="00A13747">
          <w:rPr>
            <w:rFonts w:ascii="Times New Roman" w:hAnsi="Times New Roman" w:cs="Times New Roman"/>
          </w:rPr>
          <w:t>.</w:t>
        </w:r>
      </w:ins>
      <w:commentRangeEnd w:id="87"/>
      <w:r w:rsidR="00F9039B">
        <w:rPr>
          <w:rStyle w:val="CommentReference"/>
        </w:rPr>
        <w:commentReference w:id="87"/>
      </w:r>
    </w:p>
    <w:p w14:paraId="65F87819" w14:textId="77777777" w:rsidR="00773DFB" w:rsidRPr="00A13747" w:rsidRDefault="00773DFB" w:rsidP="00773DFB">
      <w:pPr>
        <w:spacing w:line="480" w:lineRule="auto"/>
        <w:jc w:val="both"/>
        <w:rPr>
          <w:ins w:id="88" w:author="Ram Krishna" w:date="2014-02-17T00:30:00Z"/>
          <w:rFonts w:ascii="Times New Roman" w:hAnsi="Times New Roman" w:cs="Times New Roman"/>
        </w:rPr>
      </w:pPr>
    </w:p>
    <w:p w14:paraId="082436B2" w14:textId="77777777" w:rsidR="00773DFB" w:rsidRPr="00A13747" w:rsidRDefault="00773DFB" w:rsidP="00773DFB">
      <w:pPr>
        <w:spacing w:line="480" w:lineRule="auto"/>
        <w:jc w:val="both"/>
        <w:rPr>
          <w:ins w:id="89" w:author="Ram Krishna" w:date="2014-02-17T00:30:00Z"/>
          <w:rFonts w:ascii="Times New Roman" w:hAnsi="Times New Roman" w:cs="Times New Roman"/>
        </w:rPr>
      </w:pPr>
      <w:commentRangeStart w:id="90"/>
      <w:ins w:id="91" w:author="Ram Krishna" w:date="2014-02-17T00:30:00Z">
        <w:r w:rsidRPr="00A13747">
          <w:rPr>
            <w:rFonts w:ascii="Times New Roman" w:hAnsi="Times New Roman" w:cs="Times New Roman"/>
          </w:rPr>
          <w:t xml:space="preserve">These evidences suggest that UDPS can be used as a clinical tool for HIV drug resistance genotyping. </w:t>
        </w:r>
      </w:ins>
      <w:commentRangeEnd w:id="90"/>
      <w:r w:rsidR="00F9039B">
        <w:rPr>
          <w:rStyle w:val="CommentReference"/>
        </w:rPr>
        <w:commentReference w:id="90"/>
      </w:r>
      <w:commentRangeStart w:id="92"/>
      <w:ins w:id="93" w:author="Ram Krishna" w:date="2014-02-17T00:30:00Z">
        <w:r w:rsidRPr="00A13747">
          <w:rPr>
            <w:rFonts w:ascii="Times New Roman" w:hAnsi="Times New Roman" w:cs="Times New Roman"/>
          </w:rPr>
          <w:t xml:space="preserve">In addition to this, UDPS allows at least 48 samples to be genotyped in a single run, thus, enabling low-cost drug resistance genotyping per sample in low and middle income countries like sub-Saharan African countrie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udley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Each sample is tagged with a specific multiplex identifier (MID) sequence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mady et al., 2008)</w:t>
        </w:r>
        <w:r w:rsidR="00396871" w:rsidRPr="00A13747">
          <w:rPr>
            <w:rFonts w:ascii="Times New Roman" w:hAnsi="Times New Roman" w:cs="Times New Roman"/>
          </w:rPr>
          <w:fldChar w:fldCharType="end"/>
        </w:r>
        <w:r w:rsidRPr="00A13747">
          <w:rPr>
            <w:rFonts w:ascii="Times New Roman" w:hAnsi="Times New Roman" w:cs="Times New Roman"/>
          </w:rPr>
          <w:t>.</w:t>
        </w:r>
      </w:ins>
      <w:commentRangeEnd w:id="92"/>
      <w:r w:rsidR="00E7528C">
        <w:rPr>
          <w:rStyle w:val="CommentReference"/>
        </w:rPr>
        <w:commentReference w:id="92"/>
      </w:r>
    </w:p>
    <w:p w14:paraId="7052F572" w14:textId="77777777" w:rsidR="00773DFB" w:rsidRPr="00A13747" w:rsidRDefault="00773DFB" w:rsidP="00773DFB">
      <w:pPr>
        <w:spacing w:line="480" w:lineRule="auto"/>
        <w:jc w:val="both"/>
        <w:rPr>
          <w:ins w:id="94" w:author="Ram Krishna" w:date="2014-02-17T00:30:00Z"/>
          <w:rFonts w:ascii="Times New Roman" w:hAnsi="Times New Roman" w:cs="Times New Roman"/>
        </w:rPr>
      </w:pPr>
      <w:commentRangeStart w:id="95"/>
    </w:p>
    <w:p w14:paraId="399F0BC1" w14:textId="77777777" w:rsidR="00773DFB" w:rsidRPr="00A13747" w:rsidRDefault="00773DFB" w:rsidP="00773DFB">
      <w:pPr>
        <w:spacing w:line="480" w:lineRule="auto"/>
        <w:jc w:val="both"/>
        <w:rPr>
          <w:ins w:id="96" w:author="Ram Krishna" w:date="2014-02-17T00:30:00Z"/>
          <w:rFonts w:ascii="Times New Roman" w:hAnsi="Times New Roman" w:cs="Times New Roman"/>
        </w:rPr>
      </w:pPr>
      <w:ins w:id="97" w:author="Ram Krishna" w:date="2014-02-17T00:30:00Z">
        <w:r w:rsidRPr="00A13747">
          <w:rPr>
            <w:rFonts w:ascii="Times New Roman" w:hAnsi="Times New Roman" w:cs="Times New Roman"/>
          </w:rPr>
          <w:t>However, a drawback of UDPS is that a sample library preparation involves PCR amplification of small amount of sample DNA preceding the sequencing step</w:t>
        </w:r>
      </w:ins>
      <w:commentRangeEnd w:id="95"/>
      <w:r w:rsidR="00CD6597">
        <w:rPr>
          <w:rStyle w:val="CommentReference"/>
        </w:rPr>
        <w:commentReference w:id="95"/>
      </w:r>
      <w:ins w:id="98" w:author="Ram Krishna" w:date="2014-02-17T00:30:00Z">
        <w:r w:rsidRPr="00A13747">
          <w:rPr>
            <w:rFonts w:ascii="Times New Roman" w:hAnsi="Times New Roman" w:cs="Times New Roman"/>
          </w:rPr>
          <w:t xml:space="preserve">, but it introduces errors such as DNA recombination </w:t>
        </w:r>
        <w:r w:rsidR="00396871"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anagawa, 2003; Meyerhans et al., 1990; Yang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DNA synthesis errors </w:t>
        </w:r>
        <w:r w:rsidR="00396871"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ghes and Totten, 2003; 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and DNA re-sampling error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iu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These errors add artificial variation in the HIV-1 population, confounding the real ones. </w:t>
        </w:r>
        <w:commentRangeStart w:id="99"/>
        <w:r w:rsidRPr="00A13747">
          <w:rPr>
            <w:rFonts w:ascii="Times New Roman" w:hAnsi="Times New Roman" w:cs="Times New Roman"/>
          </w:rPr>
          <w:t xml:space="preserve">An introduction of the Primer ID technology has enabled tracking of the original template DNA for every raw read and generating a consensus sequence out of reads from the same original template DNA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w:t>
        </w:r>
      </w:ins>
      <w:commentRangeEnd w:id="99"/>
      <w:r w:rsidR="009F3A00">
        <w:rPr>
          <w:rStyle w:val="CommentReference"/>
        </w:rPr>
        <w:commentReference w:id="99"/>
      </w:r>
    </w:p>
    <w:p w14:paraId="2592AFF9" w14:textId="77777777" w:rsidR="00773DFB" w:rsidRPr="00A13747" w:rsidRDefault="00773DFB" w:rsidP="00773DFB">
      <w:pPr>
        <w:spacing w:line="480" w:lineRule="auto"/>
        <w:jc w:val="both"/>
        <w:rPr>
          <w:ins w:id="100" w:author="Ram Krishna" w:date="2014-02-17T00:30:00Z"/>
          <w:rFonts w:ascii="Times New Roman" w:hAnsi="Times New Roman" w:cs="Times New Roman"/>
        </w:rPr>
      </w:pPr>
    </w:p>
    <w:p w14:paraId="0775BA87" w14:textId="712E36F7" w:rsidR="00773DFB" w:rsidRPr="00A13747" w:rsidRDefault="00773DFB" w:rsidP="00773DFB">
      <w:pPr>
        <w:spacing w:line="480" w:lineRule="auto"/>
        <w:jc w:val="both"/>
        <w:rPr>
          <w:ins w:id="101" w:author="Ram Krishna" w:date="2014-02-17T00:30:00Z"/>
          <w:rFonts w:ascii="Times New Roman" w:hAnsi="Times New Roman" w:cs="Times New Roman"/>
        </w:rPr>
      </w:pPr>
      <w:ins w:id="102" w:author="Ram Krishna" w:date="2014-02-17T00:30:00Z">
        <w:r w:rsidRPr="00A13747">
          <w:rPr>
            <w:rFonts w:ascii="Times New Roman" w:hAnsi="Times New Roman" w:cs="Times New Roman"/>
          </w:rPr>
          <w:lastRenderedPageBreak/>
          <w:t xml:space="preserve">Furthermore, the absence of </w:t>
        </w:r>
      </w:ins>
      <w:ins w:id="103" w:author="Simon Travers" w:date="2014-03-25T15:06:00Z">
        <w:r w:rsidR="00C60ECE">
          <w:rPr>
            <w:rFonts w:ascii="Times New Roman" w:hAnsi="Times New Roman" w:cs="Times New Roman"/>
          </w:rPr>
          <w:t xml:space="preserve">a </w:t>
        </w:r>
      </w:ins>
      <w:ins w:id="104" w:author="Ram Krishna" w:date="2014-02-17T00:30:00Z">
        <w:r w:rsidRPr="00A13747">
          <w:rPr>
            <w:rFonts w:ascii="Times New Roman" w:hAnsi="Times New Roman" w:cs="Times New Roman"/>
          </w:rPr>
          <w:t xml:space="preserve">terminal signal at every sequencing cycle in </w:t>
        </w:r>
        <w:commentRangeStart w:id="105"/>
        <w:r w:rsidRPr="00A13747">
          <w:rPr>
            <w:rFonts w:ascii="Times New Roman" w:hAnsi="Times New Roman" w:cs="Times New Roman"/>
          </w:rPr>
          <w:t>UDPS technology</w:t>
        </w:r>
      </w:ins>
      <w:commentRangeEnd w:id="105"/>
      <w:r w:rsidR="00C60ECE">
        <w:rPr>
          <w:rStyle w:val="CommentReference"/>
        </w:rPr>
        <w:commentReference w:id="105"/>
      </w:r>
      <w:ins w:id="106" w:author="Ram Krishna" w:date="2014-02-17T00:30:00Z">
        <w:r w:rsidRPr="00A13747">
          <w:rPr>
            <w:rFonts w:ascii="Times New Roman" w:hAnsi="Times New Roman" w:cs="Times New Roman"/>
          </w:rPr>
          <w:t xml:space="preserve"> adds series of similar bases at homopolymer site and the light intensity required for quantification of total bases added become smaller with increasing homopolymer length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 Shendure and Ji, 2008a)</w:t>
        </w:r>
        <w:r w:rsidR="00396871" w:rsidRPr="00A13747">
          <w:rPr>
            <w:rFonts w:ascii="Times New Roman" w:hAnsi="Times New Roman" w:cs="Times New Roman"/>
          </w:rPr>
          <w:fldChar w:fldCharType="end"/>
        </w:r>
        <w:r w:rsidRPr="00A13747">
          <w:rPr>
            <w:rFonts w:ascii="Times New Roman" w:hAnsi="Times New Roman" w:cs="Times New Roman"/>
          </w:rPr>
          <w:t xml:space="preserve">. Thus, insertion/deletion errors </w:t>
        </w:r>
        <w:del w:id="107" w:author="Simon Travers" w:date="2014-03-25T15:06:00Z">
          <w:r w:rsidRPr="00A13747" w:rsidDel="00C60ECE">
            <w:rPr>
              <w:rFonts w:ascii="Times New Roman" w:hAnsi="Times New Roman" w:cs="Times New Roman"/>
            </w:rPr>
            <w:delText>is</w:delText>
          </w:r>
        </w:del>
      </w:ins>
      <w:ins w:id="108" w:author="Simon Travers" w:date="2014-03-25T15:06:00Z">
        <w:r w:rsidR="00C60ECE">
          <w:rPr>
            <w:rFonts w:ascii="Times New Roman" w:hAnsi="Times New Roman" w:cs="Times New Roman"/>
          </w:rPr>
          <w:t>are</w:t>
        </w:r>
      </w:ins>
      <w:ins w:id="109" w:author="Ram Krishna" w:date="2014-02-17T00:30:00Z">
        <w:r w:rsidRPr="00A13747">
          <w:rPr>
            <w:rFonts w:ascii="Times New Roman" w:hAnsi="Times New Roman" w:cs="Times New Roman"/>
          </w:rPr>
          <w:t xml:space="preserve"> high at homopolymer </w:t>
        </w:r>
        <w:commentRangeStart w:id="110"/>
        <w:r w:rsidRPr="00A13747">
          <w:rPr>
            <w:rFonts w:ascii="Times New Roman" w:hAnsi="Times New Roman" w:cs="Times New Roman"/>
          </w:rPr>
          <w:t>region</w:t>
        </w:r>
      </w:ins>
      <w:ins w:id="111" w:author="Simon Travers" w:date="2014-03-25T15:06:00Z">
        <w:r w:rsidR="00C60ECE">
          <w:rPr>
            <w:rFonts w:ascii="Times New Roman" w:hAnsi="Times New Roman" w:cs="Times New Roman"/>
          </w:rPr>
          <w:t>s</w:t>
        </w:r>
        <w:commentRangeEnd w:id="110"/>
        <w:r w:rsidR="00C60ECE">
          <w:rPr>
            <w:rStyle w:val="CommentReference"/>
          </w:rPr>
          <w:commentReference w:id="110"/>
        </w:r>
        <w:r w:rsidR="00C60ECE">
          <w:rPr>
            <w:rFonts w:ascii="Times New Roman" w:hAnsi="Times New Roman" w:cs="Times New Roman"/>
          </w:rPr>
          <w:t xml:space="preserve"> </w:t>
        </w:r>
      </w:ins>
      <w:ins w:id="113" w:author="Ram Krishna" w:date="2014-02-17T00:30:00Z">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se et al., 2007)</w:t>
        </w:r>
        <w:r w:rsidR="00396871" w:rsidRPr="00A13747">
          <w:rPr>
            <w:rFonts w:ascii="Times New Roman" w:hAnsi="Times New Roman" w:cs="Times New Roman"/>
          </w:rPr>
          <w:fldChar w:fldCharType="end"/>
        </w:r>
        <w:r w:rsidRPr="00A13747">
          <w:rPr>
            <w:rFonts w:ascii="Times New Roman" w:hAnsi="Times New Roman" w:cs="Times New Roman"/>
          </w:rPr>
          <w:t>. Brodin et al revealed that the error rate was 0.59% per nucleotide at homopolymer region</w:t>
        </w:r>
      </w:ins>
      <w:ins w:id="114" w:author="Simon Travers" w:date="2014-03-25T15:09:00Z">
        <w:r w:rsidR="00C60ECE">
          <w:rPr>
            <w:rFonts w:ascii="Times New Roman" w:hAnsi="Times New Roman" w:cs="Times New Roman"/>
          </w:rPr>
          <w:t>s</w:t>
        </w:r>
      </w:ins>
      <w:ins w:id="115" w:author="Ram Krishna" w:date="2014-02-17T00:30:00Z">
        <w:r w:rsidRPr="00A13747">
          <w:rPr>
            <w:rFonts w:ascii="Times New Roman" w:hAnsi="Times New Roman" w:cs="Times New Roman"/>
          </w:rPr>
          <w:t xml:space="preserve"> in comparison to 0.12% per nucleotide at non-homopolymer region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Brodin&lt;/Author&gt;&lt;Year&gt;2013&lt;/Year&gt;&lt;RecNum&gt;1687&lt;/RecNum&gt;&lt;record&gt;&lt;rec-number&gt;1687&lt;/rec-number&gt;&lt;foreign-keys&gt;&lt;key app="EN" db-id="fp25zzvrxrd9vke5zxqp9stbssprwstvdddz"&gt;1687&lt;/key&gt;&lt;/foreign-keys&gt;&lt;ref-type name="Journal Article"&gt;17&lt;/ref-type&gt;&lt;contributors&gt;&lt;authors&gt;&lt;author&gt;Brodin, J.&lt;/author&gt;&lt;author&gt;Mild, M.&lt;/author&gt;&lt;author&gt;Hedskog, C.&lt;/author&gt;&lt;author&gt;Sherwood, E.&lt;/author&gt;&lt;author&gt;Leitner, T.&lt;/author&gt;&lt;author&gt;Andersson, B.&lt;/author&gt;&lt;author&gt;Albert, J.&lt;/author&gt;&lt;/authors&gt;&lt;/contributors&gt;&lt;auth-address&gt;Department of Microbiology, Tumor and Cell Biology, Karolinska Institutet, Stockholm, Sweden. johanna.brodin@ki.se&lt;/auth-address&gt;&lt;titles&gt;&lt;title&gt;PCR-induced transitions are the major source of error in cleaned ultra-deep pyrosequencing data&lt;/title&gt;&lt;secondary-title&gt;PLoS One&lt;/secondary-title&gt;&lt;/titles&gt;&lt;periodical&gt;&lt;full-title&gt;PLoS One&lt;/full-title&gt;&lt;/periodical&gt;&lt;pages&gt;e70388&lt;/pages&gt;&lt;volume&gt;8&lt;/volume&gt;&lt;number&gt;7&lt;/number&gt;&lt;edition&gt;2013/07/31&lt;/edition&gt;&lt;dates&gt;&lt;year&gt;2013&lt;/year&gt;&lt;/dates&gt;&lt;isbn&gt;1932-6203 (Electronic)&amp;#xD;1932-6203 (Linking)&lt;/isbn&gt;&lt;accession-num&gt;23894647&lt;/accession-num&gt;&lt;urls&gt;&lt;related-urls&gt;&lt;url&gt;http://www.ncbi.nlm.nih.gov/entrez/query.fcgi?cmd=Retrieve&amp;amp;db=PubMed&amp;amp;dopt=Citation&amp;amp;list_uids=23894647&lt;/url&gt;&lt;/related-urls&gt;&lt;/urls&gt;&lt;custom2&gt;3720931&lt;/custom2&gt;&lt;electronic-resource-num&gt;10.1371/journal.pone.0070388&amp;#xD;PONE-D-13-12637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odin et al., 2013)</w:t>
        </w:r>
        <w:r w:rsidR="00396871" w:rsidRPr="00A13747">
          <w:rPr>
            <w:rFonts w:ascii="Times New Roman" w:hAnsi="Times New Roman" w:cs="Times New Roman"/>
          </w:rPr>
          <w:fldChar w:fldCharType="end"/>
        </w:r>
        <w:r w:rsidRPr="00A13747">
          <w:rPr>
            <w:rFonts w:ascii="Times New Roman" w:hAnsi="Times New Roman" w:cs="Times New Roman"/>
          </w:rPr>
          <w:t xml:space="preserve">. </w:t>
        </w:r>
      </w:ins>
      <w:ins w:id="116" w:author="Simon Travers" w:date="2014-03-25T15:07:00Z">
        <w:r w:rsidR="00C60ECE">
          <w:rPr>
            <w:rFonts w:ascii="Times New Roman" w:hAnsi="Times New Roman" w:cs="Times New Roman"/>
          </w:rPr>
          <w:t>HIV d</w:t>
        </w:r>
      </w:ins>
      <w:ins w:id="117" w:author="Ram Krishna" w:date="2014-02-17T00:30:00Z">
        <w:del w:id="118" w:author="Simon Travers" w:date="2014-03-25T15:07:00Z">
          <w:r w:rsidRPr="00A13747" w:rsidDel="00C60ECE">
            <w:rPr>
              <w:rFonts w:ascii="Times New Roman" w:hAnsi="Times New Roman" w:cs="Times New Roman"/>
            </w:rPr>
            <w:delText>D</w:delText>
          </w:r>
        </w:del>
        <w:r w:rsidRPr="00A13747">
          <w:rPr>
            <w:rFonts w:ascii="Times New Roman" w:hAnsi="Times New Roman" w:cs="Times New Roman"/>
          </w:rPr>
          <w:t>rug resistant mutations (DRM</w:t>
        </w:r>
      </w:ins>
      <w:ins w:id="119" w:author="Simon Travers" w:date="2014-03-25T15:07:00Z">
        <w:r w:rsidR="00C60ECE">
          <w:rPr>
            <w:rFonts w:ascii="Times New Roman" w:hAnsi="Times New Roman" w:cs="Times New Roman"/>
          </w:rPr>
          <w:t>s</w:t>
        </w:r>
      </w:ins>
      <w:ins w:id="120" w:author="Ram Krishna" w:date="2014-02-17T00:30:00Z">
        <w:r w:rsidRPr="00A13747">
          <w:rPr>
            <w:rFonts w:ascii="Times New Roman" w:hAnsi="Times New Roman" w:cs="Times New Roman"/>
          </w:rPr>
          <w:t xml:space="preserve">) are present </w:t>
        </w:r>
        <w:del w:id="121" w:author="Simon Travers" w:date="2014-03-25T15:07:00Z">
          <w:r w:rsidRPr="00A13747" w:rsidDel="00C60ECE">
            <w:rPr>
              <w:rFonts w:ascii="Times New Roman" w:hAnsi="Times New Roman" w:cs="Times New Roman"/>
            </w:rPr>
            <w:delText xml:space="preserve">in the </w:delText>
          </w:r>
        </w:del>
      </w:ins>
      <w:ins w:id="122" w:author="Simon Travers" w:date="2014-03-25T15:07:00Z">
        <w:r w:rsidR="00C60ECE">
          <w:rPr>
            <w:rFonts w:ascii="Times New Roman" w:hAnsi="Times New Roman" w:cs="Times New Roman"/>
          </w:rPr>
          <w:t xml:space="preserve">at a number of </w:t>
        </w:r>
      </w:ins>
      <w:ins w:id="123" w:author="Ram Krishna" w:date="2014-02-17T00:30:00Z">
        <w:r w:rsidRPr="00A13747">
          <w:rPr>
            <w:rFonts w:ascii="Times New Roman" w:hAnsi="Times New Roman" w:cs="Times New Roman"/>
          </w:rPr>
          <w:t xml:space="preserve">homopolymer regions </w:t>
        </w:r>
        <w:del w:id="124" w:author="Simon Travers" w:date="2014-03-25T15:07:00Z">
          <w:r w:rsidRPr="00A13747" w:rsidDel="00C60ECE">
            <w:rPr>
              <w:rFonts w:ascii="Times New Roman" w:hAnsi="Times New Roman" w:cs="Times New Roman"/>
            </w:rPr>
            <w:delText xml:space="preserve">of </w:delText>
          </w:r>
        </w:del>
      </w:ins>
      <w:ins w:id="125" w:author="Simon Travers" w:date="2014-03-25T15:07:00Z">
        <w:r w:rsidR="00C60ECE">
          <w:rPr>
            <w:rFonts w:ascii="Times New Roman" w:hAnsi="Times New Roman" w:cs="Times New Roman"/>
          </w:rPr>
          <w:t xml:space="preserve">within </w:t>
        </w:r>
      </w:ins>
      <w:ins w:id="126" w:author="Ram Krishna" w:date="2014-02-17T00:30:00Z">
        <w:r w:rsidRPr="00A13747">
          <w:rPr>
            <w:rFonts w:ascii="Times New Roman" w:hAnsi="Times New Roman" w:cs="Times New Roman"/>
          </w:rPr>
          <w:t>the HIV genome (</w:t>
        </w:r>
        <w:r w:rsidRPr="00A13747">
          <w:rPr>
            <w:rFonts w:ascii="Times New Roman" w:hAnsi="Times New Roman" w:cs="Times New Roman"/>
            <w:b/>
          </w:rPr>
          <w:t>Figure 1.15</w:t>
        </w:r>
        <w:r w:rsidRPr="00A13747">
          <w:rPr>
            <w:rFonts w:ascii="Times New Roman" w:hAnsi="Times New Roman" w:cs="Times New Roman"/>
          </w:rPr>
          <w:t xml:space="preserve">). </w:t>
        </w:r>
        <w:commentRangeStart w:id="127"/>
        <w:r w:rsidRPr="00A13747">
          <w:rPr>
            <w:rFonts w:ascii="Times New Roman" w:hAnsi="Times New Roman" w:cs="Times New Roman"/>
          </w:rPr>
          <w:t xml:space="preserve">A drug resistant mutation at codon position 65 (K65R) that is at homopolymer region emerges in HIV subtypes C more often than in subtype B </w:t>
        </w:r>
        <w:r w:rsidR="00396871"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renner et al., 2006; Doualla-Bell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Varghese et al revealed that K65R prevalence in HIV subtypes C and B was 1.04% and 0.25% respectivel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Varghese&lt;/Author&gt;&lt;Year&gt;2010&lt;/Year&gt;&lt;RecNum&gt;1689&lt;/RecNum&gt;&lt;record&gt;&lt;rec-number&gt;1689&lt;/rec-number&gt;&lt;foreign-keys&gt;&lt;key app="EN" db-id="fp25zzvrxrd9vke5zxqp9stbssprwstvdddz"&gt;1689&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titles&gt;&lt;periodical&gt;&lt;full-title&gt;PLoS One&lt;/full-title&gt;&lt;/periodical&gt;&lt;pages&gt;e10992&lt;/pages&gt;&lt;volume&gt;5&lt;/volume&gt;&lt;number&gt;6&lt;/number&gt;&lt;edition&gt;2010/06/12&lt;/edition&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entrez/query.fcgi?cmd=Retrieve&amp;amp;db=PubMed&amp;amp;dopt=Citation&amp;amp;list_uids=20539818&lt;/url&gt;&lt;/related-urls&gt;&lt;/urls&gt;&lt;custom2&gt;2881873&lt;/custom2&gt;&lt;electronic-resource-num&gt;10.1371/journal.pone.0010992&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rghese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w:t>
        </w:r>
      </w:ins>
      <w:commentRangeEnd w:id="127"/>
      <w:r w:rsidR="00C60ECE">
        <w:rPr>
          <w:rStyle w:val="CommentReference"/>
        </w:rPr>
        <w:commentReference w:id="127"/>
      </w:r>
    </w:p>
    <w:p w14:paraId="4A818311" w14:textId="77777777" w:rsidR="00773DFB" w:rsidRPr="00A13747" w:rsidRDefault="00773DFB" w:rsidP="00773DFB">
      <w:pPr>
        <w:spacing w:line="480" w:lineRule="auto"/>
        <w:jc w:val="both"/>
        <w:rPr>
          <w:ins w:id="128" w:author="Ram Krishna" w:date="2014-02-17T00:30:00Z"/>
          <w:rFonts w:ascii="Times New Roman" w:hAnsi="Times New Roman" w:cs="Times New Roman"/>
        </w:rPr>
      </w:pPr>
      <w:ins w:id="129" w:author="Ram Krishna" w:date="2014-02-17T00:30:00Z">
        <w:r w:rsidRPr="00A13747">
          <w:rPr>
            <w:rFonts w:ascii="Times New Roman" w:hAnsi="Times New Roman" w:cs="Times New Roman"/>
          </w:rPr>
          <w:t xml:space="preserve"> </w:t>
        </w:r>
      </w:ins>
    </w:p>
    <w:p w14:paraId="658DFB97" w14:textId="77777777" w:rsidR="00773DFB" w:rsidRPr="00A13747" w:rsidRDefault="00773DFB" w:rsidP="00773DFB">
      <w:pPr>
        <w:spacing w:line="480" w:lineRule="auto"/>
        <w:jc w:val="both"/>
        <w:rPr>
          <w:ins w:id="130" w:author="Ram Krishna" w:date="2014-02-17T00:30:00Z"/>
          <w:rFonts w:ascii="Times New Roman" w:hAnsi="Times New Roman" w:cs="Times New Roman"/>
        </w:rPr>
      </w:pPr>
      <w:commentRangeStart w:id="131"/>
      <w:ins w:id="132" w:author="Ram Krishna" w:date="2014-02-17T00:30:00Z">
        <w:r w:rsidRPr="00A13747">
          <w:rPr>
            <w:rFonts w:ascii="Times New Roman" w:hAnsi="Times New Roman" w:cs="Times New Roman"/>
          </w:rPr>
          <w:t xml:space="preserve">In order to resolve the PCR and sequencing errors, a new technology has been introduced that enables tagging of every viral sequence with a specific sequence (called PrimerID) before the PCR and sequencing step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technology enables tracking of every sequence originating from a template viral sequence, which can then be used to generate a consensus sequence that represents the original viral sequence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w:t>
        </w:r>
      </w:ins>
      <w:commentRangeEnd w:id="131"/>
      <w:r w:rsidR="00C60ECE">
        <w:rPr>
          <w:rStyle w:val="CommentReference"/>
        </w:rPr>
        <w:commentReference w:id="131"/>
      </w:r>
    </w:p>
    <w:p w14:paraId="12F9B696" w14:textId="77777777" w:rsidR="00773DFB" w:rsidRPr="00A13747" w:rsidRDefault="00773DFB" w:rsidP="00773DFB">
      <w:pPr>
        <w:spacing w:line="480" w:lineRule="auto"/>
        <w:jc w:val="both"/>
        <w:rPr>
          <w:ins w:id="133" w:author="Ram Krishna" w:date="2014-02-17T00:30:00Z"/>
          <w:rFonts w:ascii="Times New Roman" w:hAnsi="Times New Roman" w:cs="Times New Roman"/>
        </w:rPr>
      </w:pPr>
    </w:p>
    <w:p w14:paraId="10DE4D18" w14:textId="77777777" w:rsidR="00773DFB" w:rsidRPr="00A13747" w:rsidRDefault="0053789B" w:rsidP="00773DFB">
      <w:pPr>
        <w:spacing w:line="480" w:lineRule="auto"/>
        <w:jc w:val="both"/>
        <w:rPr>
          <w:ins w:id="134" w:author="Ram Krishna" w:date="2014-02-17T00:30:00Z"/>
          <w:rFonts w:ascii="Times New Roman" w:hAnsi="Times New Roman" w:cs="Times New Roman"/>
        </w:rPr>
      </w:pPr>
      <w:commentRangeStart w:id="135"/>
      <w:ins w:id="136" w:author="Ram Krishna" w:date="2014-02-16T23:40:00Z">
        <w:r>
          <w:rPr>
            <w:rFonts w:ascii="Times New Roman" w:hAnsi="Times New Roman" w:cs="Times New Roman"/>
          </w:rPr>
          <w:t>HIV d</w:t>
        </w:r>
      </w:ins>
      <w:ins w:id="137" w:author="Ram Krishna" w:date="2014-02-17T00:30:00Z">
        <w:r w:rsidR="00773DFB" w:rsidRPr="00A13747">
          <w:rPr>
            <w:rFonts w:ascii="Times New Roman" w:hAnsi="Times New Roman" w:cs="Times New Roman"/>
          </w:rPr>
          <w:t>rug resistance test</w:t>
        </w:r>
        <w:r>
          <w:rPr>
            <w:rFonts w:ascii="Times New Roman" w:hAnsi="Times New Roman" w:cs="Times New Roman"/>
          </w:rPr>
          <w:t xml:space="preserve"> with accurate genotyping of</w:t>
        </w:r>
      </w:ins>
      <w:ins w:id="138" w:author="Ram Krishna" w:date="2014-02-16T23:40:00Z">
        <w:r>
          <w:rPr>
            <w:rFonts w:ascii="Times New Roman" w:hAnsi="Times New Roman" w:cs="Times New Roman"/>
          </w:rPr>
          <w:t xml:space="preserve"> the viral</w:t>
        </w:r>
      </w:ins>
      <w:ins w:id="139" w:author="Ram Krishna" w:date="2014-02-17T00:30:00Z">
        <w:r w:rsidR="00773DFB" w:rsidRPr="00A13747">
          <w:rPr>
            <w:rFonts w:ascii="Times New Roman" w:hAnsi="Times New Roman" w:cs="Times New Roman"/>
          </w:rPr>
          <w:t xml:space="preserve"> quasispecies would give accurate drug susceptibility for the antiretroviral drugs.</w:t>
        </w:r>
      </w:ins>
      <w:commentRangeEnd w:id="135"/>
      <w:r w:rsidR="00C60ECE">
        <w:rPr>
          <w:rStyle w:val="CommentReference"/>
        </w:rPr>
        <w:commentReference w:id="135"/>
      </w:r>
    </w:p>
    <w:p w14:paraId="3B4058D4" w14:textId="77777777" w:rsidR="00773DFB" w:rsidRPr="00A13747" w:rsidRDefault="00773DFB" w:rsidP="00773DFB">
      <w:pPr>
        <w:rPr>
          <w:ins w:id="140" w:author="Ram Krishna" w:date="2014-02-17T00:30:00Z"/>
          <w:rFonts w:ascii="Times New Roman" w:hAnsi="Times New Roman" w:cs="Times New Roman"/>
        </w:rPr>
      </w:pPr>
    </w:p>
    <w:p w14:paraId="2E9C7EF4" w14:textId="77777777" w:rsidR="006444DD" w:rsidRPr="00A13747" w:rsidRDefault="00970C29" w:rsidP="0063668E">
      <w:pPr>
        <w:pStyle w:val="Heading2"/>
        <w:rPr>
          <w:rFonts w:cs="Times New Roman"/>
        </w:rPr>
      </w:pPr>
      <w:r w:rsidRPr="00A13747">
        <w:rPr>
          <w:rFonts w:cs="Times New Roman"/>
        </w:rPr>
        <w:br w:type="page"/>
      </w:r>
      <w:commentRangeStart w:id="141"/>
      <w:r w:rsidR="006444DD" w:rsidRPr="00A13747">
        <w:rPr>
          <w:rFonts w:cs="Times New Roman"/>
        </w:rPr>
        <w:lastRenderedPageBreak/>
        <w:t>Thesis Outline</w:t>
      </w:r>
      <w:commentRangeEnd w:id="141"/>
      <w:r w:rsidR="00C60ECE">
        <w:rPr>
          <w:rStyle w:val="CommentReference"/>
          <w:rFonts w:asciiTheme="minorHAnsi" w:eastAsiaTheme="minorEastAsia" w:hAnsiTheme="minorHAnsi" w:cstheme="minorBidi"/>
          <w:bCs w:val="0"/>
          <w:color w:val="auto"/>
        </w:rPr>
        <w:commentReference w:id="141"/>
      </w:r>
    </w:p>
    <w:p w14:paraId="44BF2A7C" w14:textId="77777777" w:rsidR="006444DD" w:rsidRPr="00A13747" w:rsidRDefault="006444DD" w:rsidP="006444DD">
      <w:pPr>
        <w:spacing w:line="480" w:lineRule="auto"/>
        <w:jc w:val="both"/>
        <w:rPr>
          <w:rFonts w:ascii="Times New Roman" w:hAnsi="Times New Roman" w:cs="Times New Roman"/>
        </w:rPr>
      </w:pPr>
    </w:p>
    <w:p w14:paraId="74CDBAB3"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2: The chapter introduces and describes, in detail, a novel algorithm QTrim for quality trimming of Roche/454 ultra-deep high throughput sequence data. QTrim is optimized for both poor and high quality data. HIV-1 resistance test requires high quality genotypic data and QTrim is designed to quality control the data for the test.  QTrim is compared to other widely used quality trimming tools and the comparative analysis result is also presented. The entire chapter is produced as a paper for publication entitled “QTrim: A novel tool for the quality trimming of sequence reads generated using the Roche/454 sequencing platform” (Shrestha, RK and Travers, Simon; being reviewed).</w:t>
      </w:r>
    </w:p>
    <w:p w14:paraId="13805533" w14:textId="77777777" w:rsidR="006444DD" w:rsidRPr="00A13747" w:rsidRDefault="006444DD" w:rsidP="006444DD">
      <w:pPr>
        <w:spacing w:line="480" w:lineRule="auto"/>
        <w:jc w:val="both"/>
        <w:rPr>
          <w:rFonts w:ascii="Times New Roman" w:hAnsi="Times New Roman" w:cs="Times New Roman"/>
        </w:rPr>
      </w:pPr>
    </w:p>
    <w:p w14:paraId="3D5135DB"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14:paraId="6F8BF277" w14:textId="77777777" w:rsidR="006444DD" w:rsidRPr="00A13747" w:rsidRDefault="006444DD" w:rsidP="006444DD">
      <w:pPr>
        <w:spacing w:line="480" w:lineRule="auto"/>
        <w:jc w:val="both"/>
        <w:rPr>
          <w:rFonts w:ascii="Times New Roman" w:hAnsi="Times New Roman" w:cs="Times New Roman"/>
        </w:rPr>
      </w:pPr>
    </w:p>
    <w:p w14:paraId="66E1AC40"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14:paraId="7A99F82D" w14:textId="77777777" w:rsidR="006444DD" w:rsidRPr="00A13747" w:rsidRDefault="006444DD" w:rsidP="006444DD">
      <w:pPr>
        <w:spacing w:line="480" w:lineRule="auto"/>
        <w:jc w:val="both"/>
        <w:rPr>
          <w:rFonts w:ascii="Times New Roman" w:hAnsi="Times New Roman" w:cs="Times New Roman"/>
        </w:rPr>
      </w:pPr>
    </w:p>
    <w:p w14:paraId="7FD2C9E2"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5: This chapter discusses on comparison of clinical data and sequence data analyzed using Seq2Res pipeline. Excitingly, the sequence data analyzed using Seq2Res agrees to clinical data.</w:t>
      </w:r>
    </w:p>
    <w:p w14:paraId="5497E6E6" w14:textId="77777777" w:rsidR="006444DD" w:rsidRPr="00A13747" w:rsidRDefault="006444DD" w:rsidP="006444DD">
      <w:pPr>
        <w:spacing w:line="480" w:lineRule="auto"/>
        <w:jc w:val="both"/>
        <w:rPr>
          <w:rFonts w:ascii="Times New Roman" w:hAnsi="Times New Roman" w:cs="Times New Roman"/>
        </w:rPr>
      </w:pPr>
    </w:p>
    <w:p w14:paraId="6281F2E0"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p>
    <w:p w14:paraId="2E4F55BD" w14:textId="77777777" w:rsidR="006444DD" w:rsidRPr="00A13747" w:rsidRDefault="006444DD" w:rsidP="006444DD">
      <w:pPr>
        <w:spacing w:line="480" w:lineRule="auto"/>
        <w:jc w:val="both"/>
        <w:rPr>
          <w:rFonts w:ascii="Times New Roman" w:hAnsi="Times New Roman" w:cs="Times New Roman"/>
        </w:rPr>
      </w:pPr>
    </w:p>
    <w:p w14:paraId="34990FC0" w14:textId="77777777"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Bibliography</w:t>
      </w:r>
    </w:p>
    <w:p w14:paraId="6EFDF54A" w14:textId="77777777" w:rsidR="006444DD" w:rsidRPr="00A13747" w:rsidRDefault="006444DD" w:rsidP="006444DD">
      <w:pPr>
        <w:spacing w:line="480" w:lineRule="auto"/>
        <w:jc w:val="both"/>
        <w:rPr>
          <w:rFonts w:ascii="Times New Roman" w:hAnsi="Times New Roman" w:cs="Times New Roman"/>
        </w:rPr>
      </w:pPr>
    </w:p>
    <w:p w14:paraId="1FB80F19" w14:textId="77777777" w:rsidR="006444DD" w:rsidRPr="00A13747" w:rsidRDefault="006444DD" w:rsidP="006444DD">
      <w:pPr>
        <w:spacing w:line="480" w:lineRule="auto"/>
        <w:jc w:val="both"/>
        <w:rPr>
          <w:rFonts w:ascii="Times New Roman" w:hAnsi="Times New Roman" w:cs="Times New Roman"/>
        </w:rPr>
      </w:pPr>
    </w:p>
    <w:p w14:paraId="7327E541" w14:textId="77777777" w:rsidR="006444DD" w:rsidRPr="00A13747" w:rsidRDefault="006444DD" w:rsidP="006444DD">
      <w:pPr>
        <w:spacing w:line="480" w:lineRule="auto"/>
        <w:jc w:val="both"/>
        <w:rPr>
          <w:rFonts w:ascii="Times New Roman" w:hAnsi="Times New Roman" w:cs="Times New Roman"/>
        </w:rPr>
      </w:pPr>
    </w:p>
    <w:p w14:paraId="5C92F123" w14:textId="77777777" w:rsidR="006444DD" w:rsidRPr="00A13747" w:rsidRDefault="006444DD" w:rsidP="006444DD">
      <w:pPr>
        <w:spacing w:line="480" w:lineRule="auto"/>
        <w:jc w:val="both"/>
        <w:rPr>
          <w:rFonts w:ascii="Times New Roman" w:hAnsi="Times New Roman" w:cs="Times New Roman"/>
        </w:rPr>
      </w:pPr>
    </w:p>
    <w:p w14:paraId="0C39B5BE" w14:textId="77777777" w:rsidR="00F03E67" w:rsidRPr="00A13747" w:rsidRDefault="00396871">
      <w:pPr>
        <w:jc w:val="both"/>
        <w:rPr>
          <w:rFonts w:ascii="Times New Roman" w:hAnsi="Times New Roman" w:cs="Times New Roman"/>
          <w:noProof/>
        </w:rPr>
      </w:pPr>
      <w:r w:rsidRPr="00A13747">
        <w:rPr>
          <w:rFonts w:ascii="Times New Roman" w:hAnsi="Times New Roman" w:cs="Times New Roman"/>
        </w:rPr>
        <w:fldChar w:fldCharType="begin"/>
      </w:r>
      <w:r w:rsidR="006444DD" w:rsidRPr="00A13747">
        <w:rPr>
          <w:rFonts w:ascii="Times New Roman" w:hAnsi="Times New Roman" w:cs="Times New Roman"/>
        </w:rPr>
        <w:instrText xml:space="preserve"> ADDIN EN.REFLIST </w:instrText>
      </w:r>
      <w:r w:rsidRPr="00A13747">
        <w:rPr>
          <w:rFonts w:ascii="Times New Roman" w:hAnsi="Times New Roman" w:cs="Times New Roman"/>
        </w:rPr>
        <w:fldChar w:fldCharType="separate"/>
      </w:r>
      <w:r w:rsidR="003105D1" w:rsidRPr="00A13747">
        <w:rPr>
          <w:rFonts w:ascii="Times New Roman" w:hAnsi="Times New Roman" w:cs="Times New Roman"/>
          <w:noProof/>
        </w:rPr>
        <w:t xml:space="preserve">Adnan, S, Balamurugan, A, Trocha, A, Bennett, MS, Ng, HL, Ali, A, Brander, C, Yang, OO (2006) Nef interference with HIV-1–specific CTL antiviral activity is epitope specific. </w:t>
      </w:r>
      <w:r w:rsidR="003105D1" w:rsidRPr="00A13747">
        <w:rPr>
          <w:rFonts w:ascii="Times New Roman" w:hAnsi="Times New Roman" w:cs="Times New Roman"/>
          <w:i/>
          <w:noProof/>
        </w:rPr>
        <w:t>Blood</w:t>
      </w:r>
      <w:r w:rsidR="003105D1" w:rsidRPr="00A13747">
        <w:rPr>
          <w:rFonts w:ascii="Times New Roman" w:hAnsi="Times New Roman" w:cs="Times New Roman"/>
          <w:noProof/>
        </w:rPr>
        <w:t xml:space="preserve"> </w:t>
      </w:r>
      <w:r w:rsidR="003105D1" w:rsidRPr="00A13747">
        <w:rPr>
          <w:rFonts w:ascii="Times New Roman" w:hAnsi="Times New Roman" w:cs="Times New Roman"/>
          <w:b/>
          <w:noProof/>
        </w:rPr>
        <w:t>108</w:t>
      </w:r>
      <w:r w:rsidR="003105D1" w:rsidRPr="00A13747">
        <w:rPr>
          <w:rFonts w:ascii="Times New Roman" w:hAnsi="Times New Roman" w:cs="Times New Roman"/>
          <w:noProof/>
        </w:rPr>
        <w:t>: 3414-3419.</w:t>
      </w:r>
    </w:p>
    <w:p w14:paraId="1CFDEE5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mmaranond, P, Sanguansittianan, S (2012) Mechanism of HIV antiretroviral drugs progress toward drug resistance. </w:t>
      </w:r>
      <w:r w:rsidRPr="00A13747">
        <w:rPr>
          <w:rFonts w:ascii="Times New Roman" w:hAnsi="Times New Roman" w:cs="Times New Roman"/>
          <w:i/>
          <w:noProof/>
        </w:rPr>
        <w:t>Fundamental &amp; Clinical Pharmac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46–161.</w:t>
      </w:r>
    </w:p>
    <w:p w14:paraId="54ACB7C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petrei, C, Robertson, DL, Marx, PA (2004) The history of SIVS and AIDS: epidemiology, phylogeny and biology of isolates from naturally SIV infected non-human primates (NHP) in Africa. </w:t>
      </w:r>
      <w:r w:rsidRPr="00A13747">
        <w:rPr>
          <w:rFonts w:ascii="Times New Roman" w:hAnsi="Times New Roman" w:cs="Times New Roman"/>
          <w:i/>
          <w:noProof/>
        </w:rPr>
        <w:t>Frontiers in bioscience: a journal and virtual library</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225-254.</w:t>
      </w:r>
    </w:p>
    <w:p w14:paraId="0112132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cher, J, Pinney, JW, Fan, J, Simon-Loriere, E, Arts, EJ, Negroni, M, Robertson, DL (2008) Identifying the important HIV-1 recombination breakpoints. </w:t>
      </w:r>
      <w:r w:rsidRPr="00A13747">
        <w:rPr>
          <w:rFonts w:ascii="Times New Roman" w:hAnsi="Times New Roman" w:cs="Times New Roman"/>
          <w:i/>
          <w:noProof/>
        </w:rPr>
        <w:t>PLoS computational biolog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1000178.</w:t>
      </w:r>
    </w:p>
    <w:p w14:paraId="2D76515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iën, KK, Abraha, A, Quiñones-Mateu, ME, Kestens, L, Vanham, G, Arts, EJ (2005) The Replicative Fitness of Primary Human Immunodeficiency Virus Type 1 (HIV-1) Group M, HIV-1 Group O, and HIV-2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8979-8990.</w:t>
      </w:r>
    </w:p>
    <w:p w14:paraId="2F1AF54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tenstein, AW, Coppola, J, Brown, AE, Carr, JK, Sanders-Buell, E, Galbarini, E, Mascola, JR, VanCott, TC, Schonbrood, P, McCutchan, FE, et al. (1995) Multiple introductions of HIV-1 subtype E into the western hemispher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6</w:t>
      </w:r>
      <w:r w:rsidRPr="00A13747">
        <w:rPr>
          <w:rFonts w:ascii="Times New Roman" w:hAnsi="Times New Roman" w:cs="Times New Roman"/>
          <w:noProof/>
        </w:rPr>
        <w:t>: 1197-1198.</w:t>
      </w:r>
    </w:p>
    <w:p w14:paraId="383FBFF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youba, A, Souquieres, S, Njinku, B, Martin, PM, Muller-Trutwin, MC, Roques, P, Barre-Sinoussi, F, Mauclere, P, Simon, F, Nerrienet, E (2000) HIV-1 group N among HIV-1-seropositive individuals in Camero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623-2625.</w:t>
      </w:r>
    </w:p>
    <w:p w14:paraId="00B4B79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Bailes, E, Chaudhuri, RR, Santiago, ML, Bibollet-Ruche, F, Hahn, BH, Sharp, PM (2002) The Evolution of Primate Lentiviruses and the Origins of AIDS. In: The Molecular Epidemiology of Human Viruses, Springer US, pp. 65-96.</w:t>
      </w:r>
    </w:p>
    <w:p w14:paraId="2FF4153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dwin, CE, Sanders, RW, Berkhout, B (2003) Inhibiting HIV-1 entry with fusion inhibitors. </w:t>
      </w:r>
      <w:r w:rsidRPr="00A13747">
        <w:rPr>
          <w:rFonts w:ascii="Times New Roman" w:hAnsi="Times New Roman" w:cs="Times New Roman"/>
          <w:i/>
          <w:noProof/>
        </w:rPr>
        <w:t>Curr Med Chem</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1633-1642.</w:t>
      </w:r>
    </w:p>
    <w:p w14:paraId="41DFA8E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timore, D (1971) Expression of animal virus genomes. </w:t>
      </w:r>
      <w:r w:rsidRPr="00A13747">
        <w:rPr>
          <w:rFonts w:ascii="Times New Roman" w:hAnsi="Times New Roman" w:cs="Times New Roman"/>
          <w:i/>
          <w:noProof/>
        </w:rPr>
        <w:t>Bacteriological Review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235.</w:t>
      </w:r>
    </w:p>
    <w:p w14:paraId="3C5F0F1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zarini, J (2004) Current Status of the Non-nucleoside Reverse Transcriptase Inhibitors of Human Immunodeficiency Virus Type 1. </w:t>
      </w:r>
      <w:r w:rsidRPr="00A13747">
        <w:rPr>
          <w:rFonts w:ascii="Times New Roman" w:hAnsi="Times New Roman" w:cs="Times New Roman"/>
          <w:i/>
          <w:noProof/>
        </w:rPr>
        <w:t>Current Topics in Medicinal Chemistr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921-944.</w:t>
      </w:r>
    </w:p>
    <w:p w14:paraId="25D3398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ngsberg, DR, Kroetz, DL, Deeks, SG (2007) Adherence-resistance relationships to combination HIV antiretroviral therapy. </w:t>
      </w:r>
      <w:r w:rsidRPr="00A13747">
        <w:rPr>
          <w:rFonts w:ascii="Times New Roman" w:hAnsi="Times New Roman" w:cs="Times New Roman"/>
          <w:i/>
          <w:noProof/>
        </w:rPr>
        <w:t>Curr HIV/AIDS Rep</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65-72.</w:t>
      </w:r>
    </w:p>
    <w:p w14:paraId="3353BFA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ur, AS, Sawai, ET, Dazin, P, Fantl, WJ, Cheng-Mayer, C, Peterlin, BM (1994) HIV-1 Nef leads to inhibition or activation of T cells depending on its intracellular localization.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373-384.</w:t>
      </w:r>
    </w:p>
    <w:p w14:paraId="2EEC0C9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83-93.</w:t>
      </w:r>
    </w:p>
    <w:p w14:paraId="30ABA2B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Roberts, JD, Wilson, SH, Kunkel, TA (1989) Specificity and mechanism of error-prone replication by human immunodeficiency virus-1 reverse transcriptase.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4</w:t>
      </w:r>
      <w:r w:rsidRPr="00A13747">
        <w:rPr>
          <w:rFonts w:ascii="Times New Roman" w:hAnsi="Times New Roman" w:cs="Times New Roman"/>
          <w:noProof/>
        </w:rPr>
        <w:t>: 16948-16956.</w:t>
      </w:r>
    </w:p>
    <w:p w14:paraId="438D561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Wilson, SH, Kunkel, TA (1993) Error-prone polymerization by HIV-1 reverse transcriptase. Contribution of template-primer misalignment, miscoding, and termination probability to mutational hot spots.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10324-10334.</w:t>
      </w:r>
    </w:p>
    <w:p w14:paraId="202C788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Artzi, H, Shemesh, J, Zeelon, E, Amit, B, Kleiman, L, Gorecki, M, Panet, A (1996) Molecular analysis of the second template switch during reverse transcription of the HIV RNA template.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10549-10557.</w:t>
      </w:r>
    </w:p>
    <w:p w14:paraId="6518105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6</w:t>
      </w:r>
      <w:r w:rsidRPr="00A13747">
        <w:rPr>
          <w:rFonts w:ascii="Times New Roman" w:hAnsi="Times New Roman" w:cs="Times New Roman"/>
          <w:noProof/>
        </w:rPr>
        <w:t>: 53-59.</w:t>
      </w:r>
    </w:p>
    <w:p w14:paraId="673859E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ra, S, Pandey, KK, Vora, AC, Grandgenett, DP (2011) HIV-1 Integrase Strand Transfer Inhibitors Stabilize an Integrase–Single Blunt-Ended DNA Complex.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831-846.</w:t>
      </w:r>
    </w:p>
    <w:p w14:paraId="77DF0EB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12087-12092.</w:t>
      </w:r>
    </w:p>
    <w:p w14:paraId="4344B46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lagoveshchenskaya, AD, Thomas, L, Feliciangeli, SF, Hung, CH, Thomas, G (2002) HIV-1 Nef downregulates MHC-I by a PACS-1- and PI3K-regulated ARF6 endocytic pathwa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1</w:t>
      </w:r>
      <w:r w:rsidRPr="00A13747">
        <w:rPr>
          <w:rFonts w:ascii="Times New Roman" w:hAnsi="Times New Roman" w:cs="Times New Roman"/>
          <w:noProof/>
        </w:rPr>
        <w:t>: 853-866.</w:t>
      </w:r>
    </w:p>
    <w:p w14:paraId="3DCAEF7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05-211.</w:t>
      </w:r>
    </w:p>
    <w:p w14:paraId="2D50E28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setti, A, Ohagen, A, Gottlinger, HG (1998) The C-terminal half of the human immunodeficiency virus type 1 Gag precursor is sufficient for efficient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9313-9317.</w:t>
      </w:r>
    </w:p>
    <w:p w14:paraId="130FF18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urgeois, CF, Kim, YK, Churcher, MJ, West, MJ, Karn, J (2002) Spt5 cooperates with human immunodeficiency virus type 1 Tat by preventing premature RNA release at terminator sequences. </w:t>
      </w:r>
      <w:r w:rsidRPr="00A13747">
        <w:rPr>
          <w:rFonts w:ascii="Times New Roman" w:hAnsi="Times New Roman" w:cs="Times New Roman"/>
          <w:i/>
          <w:noProof/>
        </w:rPr>
        <w:t>Mol Cell Biol</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1079-1093.</w:t>
      </w:r>
    </w:p>
    <w:p w14:paraId="65B255C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enner, BG, Oliveira, M, Doualla-Bell, F, Moisi, DD, Ntemgwa, M, Frankel, F, Essex, M, Wainberg, MA (2006) HIV-1 subtype C viruses rapidly develop K65R resistance to tenofovir in cell cultur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F9-13.</w:t>
      </w:r>
    </w:p>
    <w:p w14:paraId="0591D64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Krausslich, HG The molecular architecture of HIV.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491-500.</w:t>
      </w:r>
    </w:p>
    <w:p w14:paraId="46D5A4C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Simon, MN, Gross, I, Krausslich, HG, Fuller, SD, Vogt, VM, Johnson, MC (2004) The stoichiometry of Gag protein in HIV-1. </w:t>
      </w:r>
      <w:r w:rsidRPr="00A13747">
        <w:rPr>
          <w:rFonts w:ascii="Times New Roman" w:hAnsi="Times New Roman" w:cs="Times New Roman"/>
          <w:i/>
          <w:noProof/>
        </w:rPr>
        <w:t>Nat Struct Mol Biol</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672-675.</w:t>
      </w:r>
    </w:p>
    <w:p w14:paraId="0D202BD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z, V, Poveda, E, Soriano, V (2006) HIV entry inhibitors: mechanisms of action and resistance pathways.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619-627.</w:t>
      </w:r>
    </w:p>
    <w:p w14:paraId="263F532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odin, J, Mild, M, Hedskog, C, Sherwood, E, Leitner, T, Andersson, B, Albert, J (2013) PCR-induced transitions are the major source of error in cleaned ultra-deep pyrosequencing data.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e70388.</w:t>
      </w:r>
    </w:p>
    <w:p w14:paraId="66664D9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Dempsey, MP, Stanwick, TL, Bukrinskaya, AG, Haggerty, S, Stevenson, M (1992) Active nuclear import of human immunodeficiency virus type 1 preintegration complex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6580-6584.</w:t>
      </w:r>
    </w:p>
    <w:p w14:paraId="7DBBAA2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6125-6129.</w:t>
      </w:r>
    </w:p>
    <w:p w14:paraId="237C075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meron, W, Japour, AJ, Xu, Y, Hsu, A, Mellors, J, Farthing, C, Cohen, C, Poretz, D, Markowitz, M, Follansbee, S (1999) Ritonavir and saquinavir combination therapy for the treatment of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13-224.</w:t>
      </w:r>
    </w:p>
    <w:p w14:paraId="6831843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7</w:t>
      </w:r>
      <w:r w:rsidRPr="00A13747">
        <w:rPr>
          <w:rFonts w:ascii="Times New Roman" w:hAnsi="Times New Roman" w:cs="Times New Roman"/>
          <w:noProof/>
        </w:rPr>
        <w:t>: 1962-1969.</w:t>
      </w:r>
    </w:p>
    <w:p w14:paraId="4EAA315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Miller, J, Law, M, Cooper, DA (2000) A syndrome of lipoatrophy, lactic acidaemia and liver dysfunction associated with HIV nucleoside analogue therapy: contribution to protease inhibitor-related lipodystrophy syndrom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25-32.</w:t>
      </w:r>
    </w:p>
    <w:p w14:paraId="7234682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Burton, S, Law, M, Freund, J, Chisholm, DJ, Cooper, DA (1998a) A syndrome of peripheral lipodystrophy, hyperlipidaemia and insulin resistance in patients receiving HIV protease inhibitor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F51-58.</w:t>
      </w:r>
    </w:p>
    <w:p w14:paraId="5F8D19F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b) Abnormal fat distribution and use of protease inhibitors.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736.</w:t>
      </w:r>
    </w:p>
    <w:p w14:paraId="432A7C7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c) Pathogenesis of HIV-1-protease inhibitor-associated peripheral lipodystrophy, hyperlipidaemia, and insulin resistanc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881-1883.</w:t>
      </w:r>
    </w:p>
    <w:p w14:paraId="4FF4AEC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1-7.</w:t>
      </w:r>
    </w:p>
    <w:p w14:paraId="78E0E25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an, DC, Fass, D, Berger, JM, Kim, PS (1997) Core Structure of gp41 from the HIV Envelope Glycoprotei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263-273.</w:t>
      </w:r>
    </w:p>
    <w:p w14:paraId="66577D8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0</w:t>
      </w:r>
      <w:r w:rsidRPr="00A13747">
        <w:rPr>
          <w:rFonts w:ascii="Times New Roman" w:hAnsi="Times New Roman" w:cs="Times New Roman"/>
          <w:noProof/>
        </w:rPr>
        <w:t>: 504-519.</w:t>
      </w:r>
    </w:p>
    <w:p w14:paraId="45780CD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rry, S, Doukas, T, Armknecht, S, Whelan, S, Wang, H, Sarnow, P, Perrimon, N (2005) Genome-wide RNAi screen reveals a specific sensitivity of IRES-containing RNA viruses to host translation inhibi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19</w:t>
      </w:r>
      <w:r w:rsidRPr="00A13747">
        <w:rPr>
          <w:rFonts w:ascii="Times New Roman" w:hAnsi="Times New Roman" w:cs="Times New Roman"/>
          <w:noProof/>
        </w:rPr>
        <w:t>: 445-452.</w:t>
      </w:r>
    </w:p>
    <w:p w14:paraId="2991A20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ou, S, Upton, H, Bao, K, Schulze-Gahmen, U, Samelson, AJ, He, N, Nowak, A, Lu, H, Krogan, NJ, Zhou, Q, Alber, T HIV-1 Tat recruits transcription elongation factors dispersed along a flexible AFF4 scaffol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10</w:t>
      </w:r>
      <w:r w:rsidRPr="00A13747">
        <w:rPr>
          <w:rFonts w:ascii="Times New Roman" w:hAnsi="Times New Roman" w:cs="Times New Roman"/>
          <w:noProof/>
        </w:rPr>
        <w:t>: E123-131.</w:t>
      </w:r>
    </w:p>
    <w:p w14:paraId="530174B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rist, F, Thys, W, De Rijck, J, Gijsbers, R, Albanese, A, Arosio, D, Emiliani, S, Rain, JC, Benarous, R, Cereseto, A, Debyser, Z (2008) Transportin-SR2 imports HIV into the nucleus. </w:t>
      </w:r>
      <w:r w:rsidRPr="00A13747">
        <w:rPr>
          <w:rFonts w:ascii="Times New Roman" w:hAnsi="Times New Roman" w:cs="Times New Roman"/>
          <w:i/>
          <w:noProof/>
        </w:rPr>
        <w:t>Curr Biol</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92-1202.</w:t>
      </w:r>
    </w:p>
    <w:p w14:paraId="79E703E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ukkapalli, V, Oh, SJ, Ono, A Opposing mechanisms involving RNA and lipids regulate HIV-1 Gag membrane binding through the highly basic region of the matrix domai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600-1605.</w:t>
      </w:r>
    </w:p>
    <w:p w14:paraId="2E8D2E4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Subbramanian, RA, Gottlinger, HG (1996) Role of auxiliary proteins in retroviral morphogenesis. </w:t>
      </w:r>
      <w:r w:rsidRPr="00A13747">
        <w:rPr>
          <w:rFonts w:ascii="Times New Roman" w:hAnsi="Times New Roman" w:cs="Times New Roman"/>
          <w:i/>
          <w:noProof/>
        </w:rPr>
        <w:t>Curr Top Microbiol Immunol</w:t>
      </w:r>
      <w:r w:rsidRPr="00A13747">
        <w:rPr>
          <w:rFonts w:ascii="Times New Roman" w:hAnsi="Times New Roman" w:cs="Times New Roman"/>
          <w:noProof/>
        </w:rPr>
        <w:t xml:space="preserve"> </w:t>
      </w:r>
      <w:r w:rsidRPr="00A13747">
        <w:rPr>
          <w:rFonts w:ascii="Times New Roman" w:hAnsi="Times New Roman" w:cs="Times New Roman"/>
          <w:b/>
          <w:noProof/>
        </w:rPr>
        <w:t>214</w:t>
      </w:r>
      <w:r w:rsidRPr="00A13747">
        <w:rPr>
          <w:rFonts w:ascii="Times New Roman" w:hAnsi="Times New Roman" w:cs="Times New Roman"/>
          <w:noProof/>
        </w:rPr>
        <w:t>: 219-235.</w:t>
      </w:r>
    </w:p>
    <w:p w14:paraId="793420C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Terwilliger, EF, Sodroski, JG, Haseltine, WA (1988) Identification of a protein encoded by the vpu gene of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532-534.</w:t>
      </w:r>
    </w:p>
    <w:p w14:paraId="5FDAF9E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9</w:t>
      </w:r>
      <w:r w:rsidRPr="00A13747">
        <w:rPr>
          <w:rFonts w:ascii="Times New Roman" w:hAnsi="Times New Roman" w:cs="Times New Roman"/>
          <w:noProof/>
        </w:rPr>
        <w:t>: 786-793.</w:t>
      </w:r>
    </w:p>
    <w:p w14:paraId="6EB17A4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1011-1017.</w:t>
      </w:r>
    </w:p>
    <w:p w14:paraId="29AC65C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ns, KL, Chen, BK, Kalams, SA, Walker, BD, Baltimore, D (1998) HIV-1 Nef protein protects infected primary cells against killing by cytotoxic T lymphoc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397-401.</w:t>
      </w:r>
    </w:p>
    <w:p w14:paraId="55C8A26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dra, JH, Schleif, WA, Blahy, OM, Gabryelski, LJ, Graham, DJ, Quintero, JC, Rhodes, A, Robbins, HL, Roth, E, Shivaprakash, M, et al. (1995) In vivo emergence of HIV-1 variants resistant to multiple protease inhibi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569-571.</w:t>
      </w:r>
    </w:p>
    <w:p w14:paraId="0D0B754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EM, Sperling, RS, Gelber, R, Kiselev, P, Scott, G, O'Sullivan, MJ, VanDyke, R, Bey, M, Shearer, W, Jacobson, RL (1994) Reduction of maternal-infant transmission of human immunodeficiency virus type 1 with zidovudine treatment.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1173-1180.</w:t>
      </w:r>
    </w:p>
    <w:p w14:paraId="0B9FFF0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RI, Chen, BK, Choe, S, Landau, NR (1995) Vpr Is Required for Efficient Replication of Human Immunodeficiency Virus Type-1 in Mononuclear Phagocyt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06</w:t>
      </w:r>
      <w:r w:rsidRPr="00A13747">
        <w:rPr>
          <w:rFonts w:ascii="Times New Roman" w:hAnsi="Times New Roman" w:cs="Times New Roman"/>
          <w:noProof/>
        </w:rPr>
        <w:t>: 935-944.</w:t>
      </w:r>
    </w:p>
    <w:p w14:paraId="1407E3F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ticello, SG, Harris, RS, Neuberger, MS (2003) The Vif Protein of HIV Triggers Degradation of the Human Antiretroviral DNA Deaminase APOBEC3G.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009-2013.</w:t>
      </w:r>
    </w:p>
    <w:p w14:paraId="0DC189E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29–534.</w:t>
      </w:r>
    </w:p>
    <w:p w14:paraId="54D4DAA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itt, G, Bailey, A, Williams, G (1990) HIV infection in Manchester,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36</w:t>
      </w:r>
      <w:r w:rsidRPr="00A13747">
        <w:rPr>
          <w:rFonts w:ascii="Times New Roman" w:hAnsi="Times New Roman" w:cs="Times New Roman"/>
          <w:noProof/>
        </w:rPr>
        <w:t>: 51.</w:t>
      </w:r>
    </w:p>
    <w:p w14:paraId="04D43FA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0</w:t>
      </w:r>
      <w:r w:rsidRPr="00A13747">
        <w:rPr>
          <w:rFonts w:ascii="Times New Roman" w:hAnsi="Times New Roman" w:cs="Times New Roman"/>
          <w:noProof/>
        </w:rPr>
        <w:t>: 1129-1134.</w:t>
      </w:r>
    </w:p>
    <w:p w14:paraId="5D9B02D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ullen, BR (1991) Regulation of HIV-1 gene express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61-2368.</w:t>
      </w:r>
    </w:p>
    <w:p w14:paraId="1EC8169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22</w:t>
      </w:r>
      <w:r w:rsidRPr="00A13747">
        <w:rPr>
          <w:rFonts w:ascii="Times New Roman" w:hAnsi="Times New Roman" w:cs="Times New Roman"/>
          <w:noProof/>
        </w:rPr>
        <w:t>: 401-408.</w:t>
      </w:r>
    </w:p>
    <w:p w14:paraId="7D188D8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ly, TJ, Cook, KS, Gray, GS, Maione, TE, Rusche, JR (1989) Specific binding of HIV-1 recombinant Rev protein to the Rev-responsive element in vitro.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42</w:t>
      </w:r>
      <w:r w:rsidRPr="00A13747">
        <w:rPr>
          <w:rFonts w:ascii="Times New Roman" w:hAnsi="Times New Roman" w:cs="Times New Roman"/>
          <w:noProof/>
        </w:rPr>
        <w:t>: 816-819.</w:t>
      </w:r>
    </w:p>
    <w:p w14:paraId="31FB587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mond, F, Worobey, M, Campa, P, Farfara, I, Colin, G, Matheron, S, Brun-Vézinet, Ft, Robertson, DL, Simon, Ft (2004) Identification of a highly divergent HIV type 2 and proposal for a change in HIV type 2 classific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666–672.</w:t>
      </w:r>
    </w:p>
    <w:p w14:paraId="127E1CB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a) HIV-1 protease specificity of peptide cleavage is sufficient for processing of gag and pol polyproteins.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14:paraId="0B20242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b) HIV-1 protease specificity of peptide cleavage is sufficient for processing of gag and pol polyproteins. </w:t>
      </w:r>
      <w:r w:rsidRPr="00A13747">
        <w:rPr>
          <w:rFonts w:ascii="Times New Roman" w:hAnsi="Times New Roman" w:cs="Times New Roman"/>
          <w:i/>
          <w:noProof/>
        </w:rPr>
        <w:t>Biochem Biophys Res Commun</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14:paraId="6B186C5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ey, NE, Travé, G, Gibson, TJ (2011) How viruses hijack cell regulation. </w:t>
      </w:r>
      <w:r w:rsidRPr="00A13747">
        <w:rPr>
          <w:rFonts w:ascii="Times New Roman" w:hAnsi="Times New Roman" w:cs="Times New Roman"/>
          <w:i/>
          <w:noProof/>
        </w:rPr>
        <w:t>Trends in Biochemical Sciences</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59-169.</w:t>
      </w:r>
    </w:p>
    <w:p w14:paraId="23016D4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ies, JF, Hostomska, Z, Hostomsky, Z, Jordan, Matthews, DA (1991) Crystal structure of the ribonuclease H domain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52</w:t>
      </w:r>
      <w:r w:rsidRPr="00A13747">
        <w:rPr>
          <w:rFonts w:ascii="Times New Roman" w:hAnsi="Times New Roman" w:cs="Times New Roman"/>
          <w:noProof/>
        </w:rPr>
        <w:t>: 88-95.</w:t>
      </w:r>
    </w:p>
    <w:p w14:paraId="08CAC3D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wson, L, Yu, X-F (1998) The Role of Nucleocapsid of HIV-1 in Virus Assembly.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51</w:t>
      </w:r>
      <w:r w:rsidRPr="00A13747">
        <w:rPr>
          <w:rFonts w:ascii="Times New Roman" w:hAnsi="Times New Roman" w:cs="Times New Roman"/>
          <w:noProof/>
        </w:rPr>
        <w:t>: 141-157.</w:t>
      </w:r>
    </w:p>
    <w:p w14:paraId="65C8EB8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2) Strategies in the design of antiviral drugs. </w:t>
      </w:r>
      <w:r w:rsidRPr="00A13747">
        <w:rPr>
          <w:rFonts w:ascii="Times New Roman" w:hAnsi="Times New Roman" w:cs="Times New Roman"/>
          <w:i/>
          <w:noProof/>
        </w:rPr>
        <w:t>Nature Reviews Drug Discover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13-25.</w:t>
      </w:r>
    </w:p>
    <w:p w14:paraId="68003F4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De Clercq, E (2005a) Emerging anti-HIV drugs.</w:t>
      </w:r>
    </w:p>
    <w:p w14:paraId="6C88918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5b) New Approaches toward Anti-HIV Chemotherapy‡. </w:t>
      </w:r>
      <w:r w:rsidRPr="00A13747">
        <w:rPr>
          <w:rFonts w:ascii="Times New Roman" w:hAnsi="Times New Roman" w:cs="Times New Roman"/>
          <w:i/>
          <w:noProof/>
        </w:rPr>
        <w:t>Journal of Medicinal Chemistry</w:t>
      </w:r>
      <w:r w:rsidRPr="00A13747">
        <w:rPr>
          <w:rFonts w:ascii="Times New Roman" w:hAnsi="Times New Roman" w:cs="Times New Roman"/>
          <w:noProof/>
        </w:rPr>
        <w:t xml:space="preserve"> </w:t>
      </w:r>
      <w:r w:rsidRPr="00A13747">
        <w:rPr>
          <w:rFonts w:ascii="Times New Roman" w:hAnsi="Times New Roman" w:cs="Times New Roman"/>
          <w:b/>
          <w:noProof/>
        </w:rPr>
        <w:t>48</w:t>
      </w:r>
      <w:r w:rsidRPr="00A13747">
        <w:rPr>
          <w:rFonts w:ascii="Times New Roman" w:hAnsi="Times New Roman" w:cs="Times New Roman"/>
          <w:noProof/>
        </w:rPr>
        <w:t>: 1297-1313.</w:t>
      </w:r>
    </w:p>
    <w:p w14:paraId="4E45041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12240-12247.</w:t>
      </w:r>
    </w:p>
    <w:p w14:paraId="48BA20B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lwart, E, Magierowska, M, Royz, M, Foley, B, Peddada, L, Smith, R, Heldebrant, C, Conrad, A, Busch, M (2002) Homogeneous quasispecies in 16 out of 17 individuals during very early HIV-1 primary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189-195.</w:t>
      </w:r>
    </w:p>
    <w:p w14:paraId="2787230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mirov, DG, Orenstein, JM, Freed, EO (2002) The late domain of human immunodeficiency virus type 1 p6 promotes virus release in a cell type-dependent manner.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5-117.</w:t>
      </w:r>
    </w:p>
    <w:p w14:paraId="065826C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25894-25901.</w:t>
      </w:r>
    </w:p>
    <w:p w14:paraId="7ED55D1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smuke, DJ, Aiken, C (2006) Evidence for a functional link between uncoating of the human immunodeficiency virus type 1 core and nuclear import of the viral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0</w:t>
      </w:r>
      <w:r w:rsidRPr="00A13747">
        <w:rPr>
          <w:rFonts w:ascii="Times New Roman" w:hAnsi="Times New Roman" w:cs="Times New Roman"/>
          <w:noProof/>
        </w:rPr>
        <w:t>: 3712-3720.</w:t>
      </w:r>
    </w:p>
    <w:p w14:paraId="5A61144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ng, X, Li, H, Derdowski, A, Ding, L, Burnett, A, Chen, X, Peters, TR, Dermody, TS, Woodruff, E, Wang, JJ, Spearman, P (2005) AP-3 directs the intracellular trafficking of HIV-1 Gag and plays a key role in particle assembl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20</w:t>
      </w:r>
      <w:r w:rsidRPr="00A13747">
        <w:rPr>
          <w:rFonts w:ascii="Times New Roman" w:hAnsi="Times New Roman" w:cs="Times New Roman"/>
          <w:noProof/>
        </w:rPr>
        <w:t>: 663-674.</w:t>
      </w:r>
    </w:p>
    <w:p w14:paraId="5954727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4182-4185.</w:t>
      </w:r>
    </w:p>
    <w:p w14:paraId="17B8045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dley, DM, Chin, EN, Bimber, BN, Sanabani, SS, Tarosso, LF, Costa, PR, Sauer, MM, Kallas, EG, O'Connor, DH (2012) Low-cost ultra-wide genotyping using Roche/454 pyrosequencing for surveillance of HIV drug resistanc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6494.</w:t>
      </w:r>
    </w:p>
    <w:p w14:paraId="098A5D0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ffalo, ML, James, CW (2003) Enfuvirtide: A Novel Agent for the Treatment of HIV-1 Infection. </w:t>
      </w:r>
      <w:r w:rsidRPr="00A13747">
        <w:rPr>
          <w:rFonts w:ascii="Times New Roman" w:hAnsi="Times New Roman" w:cs="Times New Roman"/>
          <w:i/>
          <w:noProof/>
        </w:rPr>
        <w:t>The Annals of Pharmacotherapy</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1448-1456.</w:t>
      </w:r>
    </w:p>
    <w:p w14:paraId="1C1FF24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monceaux, J, Nisole, S, Chanel, C, Quivet, L, Amara, A, Baleux, F, Briand, P, Hazan, U (1998) Spontaneous mutations in the env gene of the human immunodeficiency virus type 1 NDK isolate are associated with a CD4-independent entry phenotyp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512-519.</w:t>
      </w:r>
    </w:p>
    <w:p w14:paraId="109F00C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rant, J, Clevenbergh, P, Halfon, P, Delgiudice, P, Porsin, S, Simonet, P, Montagne, N, Boucher, CA, Schapiro, JM, Dellamonica, P (1999) Drug-resistance genotyping in HIV-1 therapy: the VIRADAPT randomised controlled trial.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3</w:t>
      </w:r>
      <w:r w:rsidRPr="00A13747">
        <w:rPr>
          <w:rFonts w:ascii="Times New Roman" w:hAnsi="Times New Roman" w:cs="Times New Roman"/>
          <w:noProof/>
        </w:rPr>
        <w:t>: 2195-2199.</w:t>
      </w:r>
    </w:p>
    <w:p w14:paraId="3EEDFB2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wyer, JJ, Hasan, A, Wilson, KL, White, JM, Matthews, TJ, Delmedico, MK (2003) The hydrophobic pocket contributes to the structural stability of the N-terminal coiled coil of HIV gp41 but is not required for six-helix bundle formation.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4945-4953.</w:t>
      </w:r>
    </w:p>
    <w:p w14:paraId="4AC9FD9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3</w:t>
      </w:r>
      <w:r w:rsidRPr="00A13747">
        <w:rPr>
          <w:rFonts w:ascii="Times New Roman" w:hAnsi="Times New Roman" w:cs="Times New Roman"/>
          <w:noProof/>
        </w:rPr>
        <w:t>: 133-138.</w:t>
      </w:r>
    </w:p>
    <w:p w14:paraId="4212303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25517-25523.</w:t>
      </w:r>
    </w:p>
    <w:p w14:paraId="4ED0AE2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ICKSON-VIITANEN, S, MANFREDI, J, VIITANEN, P, TRIBE, DE, TRITCH, R, HUTCHISON III, CA, LOEB, DD, SWANSTROM, R (1989) Cleavage of HIV-1 gag polyprotein synthesized in vitro: sequential cleavage by the viral protease.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577–591.</w:t>
      </w:r>
    </w:p>
    <w:p w14:paraId="36B712B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1662-1669.</w:t>
      </w:r>
    </w:p>
    <w:p w14:paraId="285702C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nouf, R, Ren, J, Ross, C, Jones, Y, Stammers, D, Stuart, D (1995) Mechanism of inhibition of HIV-1 reverse transcriptase by non-nucleoside inhibitors.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03–308.</w:t>
      </w:r>
    </w:p>
    <w:p w14:paraId="2D125A8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arza, J, Bhamarapravati, N (2000) Accelerating the development and future availability of HIV-1 vaccines: why, when, where, and how?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5</w:t>
      </w:r>
      <w:r w:rsidRPr="00A13747">
        <w:rPr>
          <w:rFonts w:ascii="Times New Roman" w:hAnsi="Times New Roman" w:cs="Times New Roman"/>
          <w:noProof/>
        </w:rPr>
        <w:t>: 2061-2066.</w:t>
      </w:r>
    </w:p>
    <w:p w14:paraId="34276C1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1244-11249.</w:t>
      </w:r>
    </w:p>
    <w:p w14:paraId="6769BA8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wing, B, Hillier, L, Wendl, MC, Green, P (1998) Base-calling of automated sequencer traces using phred. I. Accuracy assessment.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175-185.</w:t>
      </w:r>
    </w:p>
    <w:p w14:paraId="5E253AD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ng, G, Weiser, B, Kuiken, C, Philpott, SM, Rowland-Jones, S, Plummer, F, Kimani, J, Shi, B, Kaul, R, Bwayo, J, Anzala, O, Burger, H (2004) Recombination following superinfection by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53-159.</w:t>
      </w:r>
    </w:p>
    <w:p w14:paraId="554EF84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rnet, CM, Haseltine, WA (1991) Determination of viral proteins present in the human immunodeficiency virus type 1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910-1915.</w:t>
      </w:r>
    </w:p>
    <w:p w14:paraId="5196F7F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ssati, A, Gorlich, D, Harrison, I, Zaytseva, L, Mingot, JM (2003) Nuclear import of HIV-1 intracellular reverse transcription complexes is mediated by importin 7.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3675-3685.</w:t>
      </w:r>
    </w:p>
    <w:p w14:paraId="27B449A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70-1172.</w:t>
      </w:r>
    </w:p>
    <w:p w14:paraId="4A79591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Huber, J, Boelens, WC, Mattaj, IW, Luhrmann, R (1995) The HIV-1 Rev activation domain is a nuclear export signal that accesses an export pathway used by specific cellular RNA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475-483.</w:t>
      </w:r>
    </w:p>
    <w:p w14:paraId="2C5C8D2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Meyer, S, Teufel, M, Heckel, C, Luhrmann, R, Rautmann, G (1994) Evidence that HIV-1 Rev directly promotes the nuclear export of unspliced RNA.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4105-4112.</w:t>
      </w:r>
    </w:p>
    <w:p w14:paraId="759F959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2303.</w:t>
      </w:r>
    </w:p>
    <w:p w14:paraId="063A90D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762-769.</w:t>
      </w:r>
    </w:p>
    <w:p w14:paraId="0FD3003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2</w:t>
      </w:r>
      <w:r w:rsidRPr="00A13747">
        <w:rPr>
          <w:rFonts w:ascii="Times New Roman" w:hAnsi="Times New Roman" w:cs="Times New Roman"/>
          <w:noProof/>
        </w:rPr>
        <w:t>: 727-737.</w:t>
      </w:r>
    </w:p>
    <w:p w14:paraId="2CBCFB3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ouchier, RA, Groenink, M, Kootstra, NA, Tersmette, M, Huisman, HG, Miedema, F, Schuitemaker, H (1992) Phenotype-associated sequence variation in the third variable domain of the human immunodeficiency virus type 1 gp120 molecul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3183-3187.</w:t>
      </w:r>
    </w:p>
    <w:p w14:paraId="68FEBC7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cis, DP, Curran, JW, Essex, M (1983) Epidemic acquired immune deficiency syndrome: epidemiologic evidence for a transmissible agent. </w:t>
      </w:r>
      <w:r w:rsidRPr="00A13747">
        <w:rPr>
          <w:rFonts w:ascii="Times New Roman" w:hAnsi="Times New Roman" w:cs="Times New Roman"/>
          <w:i/>
          <w:noProof/>
        </w:rPr>
        <w:t>Journal of the National Cancer Institute</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9.</w:t>
      </w:r>
    </w:p>
    <w:p w14:paraId="0F90ACE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kel, AD, Young, JAT (1998) HIV-1: Fifteen Proteins and an RNA. </w:t>
      </w:r>
      <w:r w:rsidRPr="00A13747">
        <w:rPr>
          <w:rFonts w:ascii="Times New Roman" w:hAnsi="Times New Roman" w:cs="Times New Roman"/>
          <w:i/>
          <w:noProof/>
        </w:rPr>
        <w:t>Annual Review of Biochemistr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1-25.</w:t>
      </w:r>
    </w:p>
    <w:p w14:paraId="3C469A1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1981) Disseminated Kaposi's sarcoma syndrome in young homosexual men. </w:t>
      </w:r>
      <w:r w:rsidRPr="00A13747">
        <w:rPr>
          <w:rFonts w:ascii="Times New Roman" w:hAnsi="Times New Roman" w:cs="Times New Roman"/>
          <w:i/>
          <w:noProof/>
        </w:rPr>
        <w:t>Journal of the American Academy of Dermat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468–471.</w:t>
      </w:r>
    </w:p>
    <w:p w14:paraId="7B928C0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Laubenstein, L, Marmor, M, Hymes, K, Green, J, Ragaz, A, Gottleib, J, Muggia, F, Demopoulos, R, Weintraub, M (1981) Kaposi’s sarcoma and Pneumocystis pneumonia among homosexual men—New York City and California. </w:t>
      </w:r>
      <w:r w:rsidRPr="00A13747">
        <w:rPr>
          <w:rFonts w:ascii="Times New Roman" w:hAnsi="Times New Roman" w:cs="Times New Roman"/>
          <w:i/>
          <w:noProof/>
        </w:rPr>
        <w:t>MMWR</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305–308.</w:t>
      </w:r>
    </w:p>
    <w:p w14:paraId="40136F7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jii, K, Hurley, JH, Freed, EO (2007) Beyond Tsg101: the role of Alix in'ESCRTing'HIV-1. </w:t>
      </w:r>
      <w:r w:rsidRPr="00A13747">
        <w:rPr>
          <w:rFonts w:ascii="Times New Roman" w:hAnsi="Times New Roman" w:cs="Times New Roman"/>
          <w:i/>
          <w:noProof/>
        </w:rPr>
        <w:t>Nature Reviews Micro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912–916.</w:t>
      </w:r>
    </w:p>
    <w:p w14:paraId="44A8109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ruta, RA, Wild, CT, Weng, Y, Weiss, CD (1998) Capture of an early fusion-active conformation of HIV-1 gp41.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76-279.</w:t>
      </w:r>
    </w:p>
    <w:p w14:paraId="7E91E51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llo, RC, Sarin, PS, Gelmann, EP, Robert-Guroff, M, Richardson, E, Kalyanaraman, VS, Mann, D, Sidhu, GD, Stahl, RE, Zolla-Pazner, S, Leibowitch, J, Popovic, M (1983) Isolation of human T-cell leukemia virus in acquired immune deficiency syndrome (AIDS). </w:t>
      </w:r>
      <w:r w:rsidRPr="00A13747">
        <w:rPr>
          <w:rFonts w:ascii="Times New Roman" w:hAnsi="Times New Roman" w:cs="Times New Roman"/>
          <w:i/>
          <w:noProof/>
        </w:rPr>
        <w:t>Science (New York, NY)</w:t>
      </w:r>
      <w:r w:rsidRPr="00A13747">
        <w:rPr>
          <w:rFonts w:ascii="Times New Roman" w:hAnsi="Times New Roman" w:cs="Times New Roman"/>
          <w:noProof/>
        </w:rPr>
        <w:t xml:space="preserve"> </w:t>
      </w:r>
      <w:r w:rsidRPr="00A13747">
        <w:rPr>
          <w:rFonts w:ascii="Times New Roman" w:hAnsi="Times New Roman" w:cs="Times New Roman"/>
          <w:b/>
          <w:noProof/>
        </w:rPr>
        <w:t>220</w:t>
      </w:r>
      <w:r w:rsidRPr="00A13747">
        <w:rPr>
          <w:rFonts w:ascii="Times New Roman" w:hAnsi="Times New Roman" w:cs="Times New Roman"/>
          <w:noProof/>
        </w:rPr>
        <w:t>: 865-867.</w:t>
      </w:r>
    </w:p>
    <w:p w14:paraId="3E0FB5C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nser-Pornillos, BK, von Schwedler, UK, Stray, KM, Aiken, C, Sundquist, WI (2004) Assembly properties of the human immunodeficiency virus type 1 CA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2545-2552.</w:t>
      </w:r>
    </w:p>
    <w:p w14:paraId="7BBE1D5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Bailes, E, Robertson, DL, Chen, Y, Rodenburg, CM, Michael, SF, Cummins, LB, Arthur, LO, Peeters, M, Shaw, GM (1999) Origin of HIV-1 in the chimpanzee Pan troglodytes troglod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7</w:t>
      </w:r>
      <w:r w:rsidRPr="00A13747">
        <w:rPr>
          <w:rFonts w:ascii="Times New Roman" w:hAnsi="Times New Roman" w:cs="Times New Roman"/>
          <w:noProof/>
        </w:rPr>
        <w:t>: 436-441.</w:t>
      </w:r>
    </w:p>
    <w:p w14:paraId="477952D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Vidal, N, Li, Y, Trask, SA, Chen, Y, Kostrikis, LG, Ho, DD, Kim, J, Oh, M-D, Choe, K, Salminen, M, Robertson, DL, Shaw, GM, Hahn, BH, Peeters, M (2001) Evidence of Two Distinct Subsubtypes within the HIV-1 Subtype A Radi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88.</w:t>
      </w:r>
    </w:p>
    <w:p w14:paraId="146C359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Robertson, DL, Hill, SC, Hui, H, Biggar, RJ, Neequaye, AE, Whelan, TM, Ho, DD, Shaw, GM (1994) Genetic diversity of human immunodeficiency virus type 2: evidence for distinct sequence subtypes with differences in virus biolog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8</w:t>
      </w:r>
      <w:r w:rsidRPr="00A13747">
        <w:rPr>
          <w:rFonts w:ascii="Times New Roman" w:hAnsi="Times New Roman" w:cs="Times New Roman"/>
          <w:noProof/>
        </w:rPr>
        <w:t>: 7433–7447.</w:t>
      </w:r>
    </w:p>
    <w:p w14:paraId="164F89E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White, AT, Pappas, PG, Barchue, J, Hanson, AP, Greene, BM, Sharp, PM, Shaw, GM, Hahn, BH (1992) Human infection by genetically diverse SIVSM-related HIV-2 in West Afric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495-499.</w:t>
      </w:r>
    </w:p>
    <w:p w14:paraId="046A9D1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cia, JV, Miller, AD (1991) Serine phosphorylation-independent downregulation of cell-surface CD4 by nef.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0</w:t>
      </w:r>
      <w:r w:rsidRPr="00A13747">
        <w:rPr>
          <w:rFonts w:ascii="Times New Roman" w:hAnsi="Times New Roman" w:cs="Times New Roman"/>
          <w:noProof/>
        </w:rPr>
        <w:t>: 508–511.</w:t>
      </w:r>
    </w:p>
    <w:p w14:paraId="091A49D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rus, JE, von Schwedler, UK, Pornillos, OW, Morham, SG, Zavitz, KH, Wang, HE, Wettstein, DA, Stray, KM, Cote, M, Rich, RL, Myszka, DG, Sundquist, WI (2001) Tsg101 and the vacuolar protein sorting pathway are essential for HIV-1 budding.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55-65.</w:t>
      </w:r>
    </w:p>
    <w:p w14:paraId="508F6A9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ynor, R (1992) Cellular transcription factors involved in the regulation of HIV-1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347-363.</w:t>
      </w:r>
    </w:p>
    <w:p w14:paraId="28F8E02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heysen, D, Jacobs, E, de Foresta, F, Thiriart, C, Francotte, M, Thines, D, De Wilde, M (1989) Assembly and release of HIV-1 precursor Pr55gag virus-like particles from recombinant baculovirus-infected insect cell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103-112.</w:t>
      </w:r>
    </w:p>
    <w:p w14:paraId="6EBBDB9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lenn, TC (2011) Field guide to next-generation DNA sequencers. </w:t>
      </w:r>
      <w:r w:rsidRPr="00A13747">
        <w:rPr>
          <w:rFonts w:ascii="Times New Roman" w:hAnsi="Times New Roman" w:cs="Times New Roman"/>
          <w:i/>
          <w:noProof/>
        </w:rPr>
        <w:t>Mol Ecol Resour</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759-769.</w:t>
      </w:r>
    </w:p>
    <w:p w14:paraId="37E4C64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odenow, M, Huet, T, Saurin, W, Kwok, S, Sninsky, J, Wain-Hobson, S (1989) HIV-1 isolates are rapidly evolving quasispecies: evidence for viral mixtures and preferred nucleotide substitutions.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44-352.</w:t>
      </w:r>
    </w:p>
    <w:p w14:paraId="5E97DDD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ttlieb, MS, Schroff, R, Schanker, HM, Weisman, JD, Fan, PT, Wolf, RA, Saxon, A (1981) \textitPneumocystis carinii Pneumonia and Mucosal Candidiasis in Previously Healthy Homosexual Me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05</w:t>
      </w:r>
      <w:r w:rsidRPr="00A13747">
        <w:rPr>
          <w:rFonts w:ascii="Times New Roman" w:hAnsi="Times New Roman" w:cs="Times New Roman"/>
          <w:noProof/>
        </w:rPr>
        <w:t>: 1425-1431.</w:t>
      </w:r>
    </w:p>
    <w:p w14:paraId="0325B26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öttlinger, HG, Sodroski, JG, Haseltine, WA (1989) Role of capsid precursor processing and myristoylation in morphogenesis and infectivity of human immunodeficiency virus type 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5781-5785.</w:t>
      </w:r>
    </w:p>
    <w:p w14:paraId="583B0A7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reenberg, ME, Iafrate, AJ, Skowronski, J (1998) The SH3 domain-binding surface and an acidic motif in HIV-1 Nef regulate trafficking of class I MHC complexes.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2777-2789.</w:t>
      </w:r>
    </w:p>
    <w:p w14:paraId="6C0C5AC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 Z, Gao, Q, Faust, EA, Wainberg, MA (1995) Possible involvement of cell fusion and viral recombination in generation of human immunodeficiency virus variants that display dual resistance to AZT and 3TC.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6 ( Pt 10)</w:t>
      </w:r>
      <w:r w:rsidRPr="00A13747">
        <w:rPr>
          <w:rFonts w:ascii="Times New Roman" w:hAnsi="Times New Roman" w:cs="Times New Roman"/>
          <w:noProof/>
        </w:rPr>
        <w:t>: 2601-2605.</w:t>
      </w:r>
    </w:p>
    <w:p w14:paraId="3103914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35-41.</w:t>
      </w:r>
    </w:p>
    <w:p w14:paraId="70EA57D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34-739.</w:t>
      </w:r>
    </w:p>
    <w:p w14:paraId="6938D2A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Meibohm, A, Condra, JH, Valentine, FT, McMahon, D, Gonzalez, C, Jonas, L (2000) 3-year suppression of HIV viremia with indinavir, zidovudine, and lamivudine. </w:t>
      </w:r>
      <w:r w:rsidRPr="00A13747">
        <w:rPr>
          <w:rFonts w:ascii="Times New Roman" w:hAnsi="Times New Roman" w:cs="Times New Roman"/>
          <w:i/>
          <w:noProof/>
        </w:rPr>
        <w:t>Annals of internal medicine</w:t>
      </w:r>
      <w:r w:rsidRPr="00A13747">
        <w:rPr>
          <w:rFonts w:ascii="Times New Roman" w:hAnsi="Times New Roman" w:cs="Times New Roman"/>
          <w:noProof/>
        </w:rPr>
        <w:t xml:space="preserve"> </w:t>
      </w:r>
      <w:r w:rsidRPr="00A13747">
        <w:rPr>
          <w:rFonts w:ascii="Times New Roman" w:hAnsi="Times New Roman" w:cs="Times New Roman"/>
          <w:b/>
          <w:noProof/>
        </w:rPr>
        <w:t>133</w:t>
      </w:r>
      <w:r w:rsidRPr="00A13747">
        <w:rPr>
          <w:rFonts w:ascii="Times New Roman" w:hAnsi="Times New Roman" w:cs="Times New Roman"/>
          <w:noProof/>
        </w:rPr>
        <w:t>: 35-39.</w:t>
      </w:r>
    </w:p>
    <w:p w14:paraId="43F570A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ürtler, L (2004) [Zoonotic infections stimulation]. </w:t>
      </w:r>
      <w:r w:rsidRPr="00A13747">
        <w:rPr>
          <w:rFonts w:ascii="Times New Roman" w:hAnsi="Times New Roman" w:cs="Times New Roman"/>
          <w:i/>
          <w:noProof/>
        </w:rPr>
        <w:t>Bundesgesundheitsblatt, Gesundheitsforschung, Gesundheitsschutz</w:t>
      </w:r>
      <w:r w:rsidRPr="00A13747">
        <w:rPr>
          <w:rFonts w:ascii="Times New Roman" w:hAnsi="Times New Roman" w:cs="Times New Roman"/>
          <w:noProof/>
        </w:rPr>
        <w:t xml:space="preserve"> </w:t>
      </w:r>
      <w:r w:rsidRPr="00A13747">
        <w:rPr>
          <w:rFonts w:ascii="Times New Roman" w:hAnsi="Times New Roman" w:cs="Times New Roman"/>
          <w:b/>
          <w:noProof/>
        </w:rPr>
        <w:t>47</w:t>
      </w:r>
      <w:r w:rsidRPr="00A13747">
        <w:rPr>
          <w:rFonts w:ascii="Times New Roman" w:hAnsi="Times New Roman" w:cs="Times New Roman"/>
          <w:noProof/>
        </w:rPr>
        <w:t>: 609-610.</w:t>
      </w:r>
    </w:p>
    <w:p w14:paraId="39F0CFA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ase, AT Targeting early infection to prevent HIV-1 mucosal transmi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64</w:t>
      </w:r>
      <w:r w:rsidRPr="00A13747">
        <w:rPr>
          <w:rFonts w:ascii="Times New Roman" w:hAnsi="Times New Roman" w:cs="Times New Roman"/>
          <w:noProof/>
        </w:rPr>
        <w:t>: 217-223.</w:t>
      </w:r>
    </w:p>
    <w:p w14:paraId="665A161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hn, BH, Shaw, GM, De, KM, Sharp, PM (2000) AIDS as a zoonosis: scientific and public health implic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07–614.</w:t>
      </w:r>
    </w:p>
    <w:p w14:paraId="290EA94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ady, M, Walker, JJ, Harris, JK, Gold, NJ, Knight, R (2008) Error-correcting barcoded primers for pyrosequencing hundreds of samples in multiplex. </w:t>
      </w:r>
      <w:r w:rsidRPr="00A13747">
        <w:rPr>
          <w:rFonts w:ascii="Times New Roman" w:hAnsi="Times New Roman" w:cs="Times New Roman"/>
          <w:i/>
          <w:noProof/>
        </w:rPr>
        <w:t>Nat Metho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5-237.</w:t>
      </w:r>
    </w:p>
    <w:p w14:paraId="3280EDB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300</w:t>
      </w:r>
      <w:r w:rsidRPr="00A13747">
        <w:rPr>
          <w:rFonts w:ascii="Times New Roman" w:hAnsi="Times New Roman" w:cs="Times New Roman"/>
          <w:noProof/>
        </w:rPr>
        <w:t>: 555-570.</w:t>
      </w:r>
    </w:p>
    <w:p w14:paraId="172C9F6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81-1090.</w:t>
      </w:r>
    </w:p>
    <w:p w14:paraId="25EB4FE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25-733.</w:t>
      </w:r>
    </w:p>
    <w:p w14:paraId="4F6496C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D'Aquila, RT (2001) Clinical use of genotypic and phenotypic drug resistance testing to monitor antiretroviral chemotherapy. </w:t>
      </w:r>
      <w:r w:rsidRPr="00A13747">
        <w:rPr>
          <w:rFonts w:ascii="Times New Roman" w:hAnsi="Times New Roman" w:cs="Times New Roman"/>
          <w:i/>
          <w:noProof/>
        </w:rPr>
        <w:t>Clin Infect Di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14:paraId="60F9059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904-911.</w:t>
      </w:r>
    </w:p>
    <w:p w14:paraId="4C576B2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9</w:t>
      </w:r>
      <w:r w:rsidRPr="00A13747">
        <w:rPr>
          <w:rFonts w:ascii="Times New Roman" w:hAnsi="Times New Roman" w:cs="Times New Roman"/>
          <w:noProof/>
        </w:rPr>
        <w:t>: 1261-1268.</w:t>
      </w:r>
    </w:p>
    <w:p w14:paraId="50B5E0E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A13747">
        <w:rPr>
          <w:rFonts w:ascii="Times New Roman" w:hAnsi="Times New Roman" w:cs="Times New Roman"/>
          <w:i/>
          <w:noProof/>
        </w:rPr>
        <w:t>Proceedings of the National Academy of Sciences of the United States of America</w:t>
      </w:r>
      <w:r w:rsidRPr="00A13747">
        <w:rPr>
          <w:rFonts w:ascii="Times New Roman" w:hAnsi="Times New Roman" w:cs="Times New Roman"/>
          <w:noProof/>
        </w:rPr>
        <w:t xml:space="preserve"> </w:t>
      </w:r>
      <w:r w:rsidRPr="00A13747">
        <w:rPr>
          <w:rFonts w:ascii="Times New Roman" w:hAnsi="Times New Roman" w:cs="Times New Roman"/>
          <w:b/>
          <w:noProof/>
        </w:rPr>
        <w:t>101</w:t>
      </w:r>
      <w:r w:rsidRPr="00A13747">
        <w:rPr>
          <w:rFonts w:ascii="Times New Roman" w:hAnsi="Times New Roman" w:cs="Times New Roman"/>
          <w:noProof/>
        </w:rPr>
        <w:t>: 11233-11238.</w:t>
      </w:r>
    </w:p>
    <w:p w14:paraId="6C82BB5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Felock, P, Witmer, M, Wolfe, A, Stillmock, K, Grobler, JA, Espeseth, A, Gabryelski, L, Schleif, W, Blau, C, Miller, MD (2000) Inhibitors of Strand Transfer That Prevent Integration and Inhibit HIV-1 Replication in Cell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46-650.</w:t>
      </w:r>
    </w:p>
    <w:p w14:paraId="6E58D66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J, Choe, S, Walker, R, Marzio, PD, Morgan, DO, Landau, NR (1995) Human immunodeficiency virus type 1 viral protein R (Vpr) arrests cells in the G2 phase of the cell cycle by inhibiting p34cdc2 a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705-6711.</w:t>
      </w:r>
    </w:p>
    <w:p w14:paraId="6125643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N, Zhou, Q New insights into the control of HIV-1 transcription: when Tat meets the 7SK snRNP and super elongation complex (SEC). </w:t>
      </w:r>
      <w:r w:rsidRPr="00A13747">
        <w:rPr>
          <w:rFonts w:ascii="Times New Roman" w:hAnsi="Times New Roman" w:cs="Times New Roman"/>
          <w:i/>
          <w:noProof/>
        </w:rPr>
        <w:t>J Neuroimmune Pharmac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260-268.</w:t>
      </w:r>
    </w:p>
    <w:p w14:paraId="72825A2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dskog, C, Mild, M, Jernberg, J, Sherwood, E, Bratt, G, Leitner, T, Lundeberg, J, Andersson, B, Albert, J (2010) Dynamics of HIV-1 Quasispecies during Antiviral Treatment Dissected Using Ultra-Deep Pyro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1345.</w:t>
      </w:r>
    </w:p>
    <w:p w14:paraId="0DC8C77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melaar, J, Gouws, E, Ghys, PD, Osmanov, S (2006) Global and regional distribution of HIV-1 genetic subtypes and recombinants in 2004.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W13-W23.</w:t>
      </w:r>
    </w:p>
    <w:p w14:paraId="6A99A0B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nderson, BR, Percipalle, P (1997) Interactions between HIV Rev and nuclear import and export factors: the Rev nuclear localisation signal mediates specific binding to human importin-beta.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274</w:t>
      </w:r>
      <w:r w:rsidRPr="00A13747">
        <w:rPr>
          <w:rFonts w:ascii="Times New Roman" w:hAnsi="Times New Roman" w:cs="Times New Roman"/>
          <w:noProof/>
        </w:rPr>
        <w:t>: 693-707.</w:t>
      </w:r>
    </w:p>
    <w:p w14:paraId="22B7369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269-276.</w:t>
      </w:r>
    </w:p>
    <w:p w14:paraId="69B61BD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A13747">
        <w:rPr>
          <w:rFonts w:ascii="Times New Roman" w:hAnsi="Times New Roman" w:cs="Times New Roman"/>
          <w:i/>
          <w:noProof/>
        </w:rPr>
        <w:t>ACS Chem Biol</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702-712.</w:t>
      </w:r>
    </w:p>
    <w:p w14:paraId="0A56F0E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rsch MS, B-VF (2000) Antiretroviral drug resistance testing in adult hiv-1 infection: Recommendations of an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3</w:t>
      </w:r>
      <w:r w:rsidRPr="00A13747">
        <w:rPr>
          <w:rFonts w:ascii="Times New Roman" w:hAnsi="Times New Roman" w:cs="Times New Roman"/>
          <w:noProof/>
        </w:rPr>
        <w:t>: 2417-2426.</w:t>
      </w:r>
    </w:p>
    <w:p w14:paraId="4464BA0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irsch, VM, Olmsted, RA, Murphey-Corb, M, Purcell, RH, Johnson, PR (1989) An African primate lentivirus (SIVsmclosely related to HIV-2.</w:t>
      </w:r>
    </w:p>
    <w:p w14:paraId="6741EF9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a)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14:paraId="67916B8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b)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14:paraId="50D683D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ffmann, C, Minkah, N, Leipzig, J, Wang, G, Arens, MQ, Tebas, P, Bushman, FD (2007) DNA bar coding and pyrosequencing to identify rare HIV drug resistance mutations.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e91.</w:t>
      </w:r>
    </w:p>
    <w:p w14:paraId="508D981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ang, C-c, Lam, SN, Acharya, P, Tang, M, Xiang, S-H, Hussan, SS-u, Stanfield, RL, Robinson, J, Sodroski, J, Wilson, IA, Wyatt, R, Bewley, CA, Kwong, PD (2007) Structures of the CCR5 N Terminus and of a Tyrosine-Sulfated Antibody with HIV-1 gp120 and CD4.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30-1934.</w:t>
      </w:r>
    </w:p>
    <w:p w14:paraId="631180C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uet, T, Cheynier, R, Meyerhans, A, Roelants, G, Wain-Hobson, S (1990) Genetic organization of a chimpanzee lentivirus related to HIV-1.</w:t>
      </w:r>
    </w:p>
    <w:p w14:paraId="31862FE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ghes, JP, Totten, P (2003) Estimating the accuracy of polymerase chain reaction-based tests using endpoint dilution. </w:t>
      </w:r>
      <w:r w:rsidRPr="00A13747">
        <w:rPr>
          <w:rFonts w:ascii="Times New Roman" w:hAnsi="Times New Roman" w:cs="Times New Roman"/>
          <w:i/>
          <w:noProof/>
        </w:rPr>
        <w:t>Biometrics</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505-511.</w:t>
      </w:r>
    </w:p>
    <w:p w14:paraId="03E79F9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lme, AE, Perez, O, Hope, TJ (2011) Complementary assays reveal a relationship between HIV-1 uncoating and reverse transcrip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9975-9980.</w:t>
      </w:r>
    </w:p>
    <w:p w14:paraId="67E0FC1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e, SM, Huber, JA, Morrison, HG, Sogin, ML, Welch, DM (2007) Accuracy and quality of massively parallel DNA pyrosequencing. </w:t>
      </w:r>
      <w:r w:rsidRPr="00A13747">
        <w:rPr>
          <w:rFonts w:ascii="Times New Roman" w:hAnsi="Times New Roman" w:cs="Times New Roman"/>
          <w:i/>
          <w:noProof/>
        </w:rPr>
        <w:t>Genome biol</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R143.</w:t>
      </w:r>
    </w:p>
    <w:p w14:paraId="3D34526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sain, A, Wesley, C, Khalid, M, Chaudhry, A, Jameel, S (2008) Human immunodeficiency virus type 1 Vpu protein interacts with CD74 and modulates major histocompatibility complex class II presenta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893–902.</w:t>
      </w:r>
    </w:p>
    <w:p w14:paraId="1B4A14E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Ilina, T, Parniak, MA (2008) Inhibitors of HIV</w:t>
      </w:r>
      <w:r w:rsidRPr="00A13747">
        <w:rPr>
          <w:rFonts w:ascii="Cambria Math" w:hAnsi="Cambria Math" w:cs="Cambria Math"/>
          <w:noProof/>
        </w:rPr>
        <w:t>‐</w:t>
      </w:r>
      <w:r w:rsidRPr="00A13747">
        <w:rPr>
          <w:rFonts w:ascii="Times New Roman" w:hAnsi="Times New Roman" w:cs="Times New Roman"/>
          <w:noProof/>
        </w:rPr>
        <w:t>1 Reverse Transcriptase. In: Advances in Pharmacology, Academic Press, pp. 121-167.</w:t>
      </w:r>
    </w:p>
    <w:p w14:paraId="0410D9C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bara, CB, Jones, CD, Roach, J, Anderson, JA, Swanstrom, R (2011) Accurate sampling and deep sequencing of the HIV-1 protease gene using a Primer I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20166-20171.</w:t>
      </w:r>
    </w:p>
    <w:p w14:paraId="15807F4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ks, T, Power, MD, Masiarz, FR, Luciw, PA, Barr, PJ, Varmus, HE (1988) Characterization of ribosomal frameshifting in HIV-1 gag-pol expre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280-283.</w:t>
      </w:r>
    </w:p>
    <w:p w14:paraId="7DA0105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obo-Molina, A, Arnold, E (1991) HIV reverse transcriptase structure-function relationships.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6351–6361.</w:t>
      </w:r>
    </w:p>
    <w:p w14:paraId="00A017B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81</w:t>
      </w:r>
      <w:r w:rsidRPr="00A13747">
        <w:rPr>
          <w:rFonts w:ascii="Times New Roman" w:hAnsi="Times New Roman" w:cs="Times New Roman"/>
          <w:noProof/>
        </w:rPr>
        <w:t>: 371-375.</w:t>
      </w:r>
    </w:p>
    <w:p w14:paraId="18BA012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kobson, CG, Dinnar, U, Feinsod, M, Nemirovsky, Y (2002) Ion-sensitive field-effect transistors in standard CMOS fabricated by post processing. </w:t>
      </w:r>
      <w:r w:rsidRPr="00A13747">
        <w:rPr>
          <w:rFonts w:ascii="Times New Roman" w:hAnsi="Times New Roman" w:cs="Times New Roman"/>
          <w:i/>
          <w:noProof/>
        </w:rPr>
        <w:t>IEEE Sensors Journal</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279-287.</w:t>
      </w:r>
    </w:p>
    <w:p w14:paraId="32C9ECF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72-1179.</w:t>
      </w:r>
    </w:p>
    <w:p w14:paraId="0794718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A13747">
        <w:rPr>
          <w:rFonts w:ascii="Times New Roman" w:hAnsi="Times New Roman" w:cs="Times New Roman"/>
          <w:i/>
          <w:noProof/>
        </w:rPr>
        <w:t>Antivir 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871-878.</w:t>
      </w:r>
    </w:p>
    <w:p w14:paraId="64D3DCD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Geretti, AM (2010) Low-frequency HIV-1 drug resistance mutations can be clinically significant but must be interpreted with caution. </w:t>
      </w:r>
      <w:r w:rsidRPr="00A13747">
        <w:rPr>
          <w:rFonts w:ascii="Times New Roman" w:hAnsi="Times New Roman" w:cs="Times New Roman"/>
          <w:i/>
          <w:noProof/>
        </w:rPr>
        <w:t>J Antimicrob Chemother</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322-1326.</w:t>
      </w:r>
    </w:p>
    <w:p w14:paraId="2ECBD3F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A13747">
        <w:rPr>
          <w:rFonts w:ascii="Times New Roman" w:hAnsi="Times New Roman" w:cs="Times New Roman"/>
          <w:i/>
          <w:noProof/>
        </w:rPr>
        <w:t>PLoS Med</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58.</w:t>
      </w:r>
    </w:p>
    <w:p w14:paraId="5C8ED71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wett, JB, Planelles, V, Poon, B, Shah, NP, Chen, M-L, Chen, IS (1995) The human immunodeficiency virus type 1 vpr gene arrests infected T cells in the G2+ M phase of the cell cycl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304–6313.</w:t>
      </w:r>
    </w:p>
    <w:p w14:paraId="6EDF321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81-587.</w:t>
      </w:r>
    </w:p>
    <w:p w14:paraId="0391DCA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nagawa, T (2003) Bias and artifacts in multitemplate polymerase chain reactions (PCR). </w:t>
      </w:r>
      <w:r w:rsidRPr="00A13747">
        <w:rPr>
          <w:rFonts w:ascii="Times New Roman" w:hAnsi="Times New Roman" w:cs="Times New Roman"/>
          <w:i/>
          <w:noProof/>
        </w:rPr>
        <w:t>J Biosci Bioeng</w:t>
      </w:r>
      <w:r w:rsidRPr="00A13747">
        <w:rPr>
          <w:rFonts w:ascii="Times New Roman" w:hAnsi="Times New Roman" w:cs="Times New Roman"/>
          <w:noProof/>
        </w:rPr>
        <w:t xml:space="preserve"> </w:t>
      </w:r>
      <w:r w:rsidRPr="00A13747">
        <w:rPr>
          <w:rFonts w:ascii="Times New Roman" w:hAnsi="Times New Roman" w:cs="Times New Roman"/>
          <w:b/>
          <w:noProof/>
        </w:rPr>
        <w:t>96</w:t>
      </w:r>
      <w:r w:rsidRPr="00A13747">
        <w:rPr>
          <w:rFonts w:ascii="Times New Roman" w:hAnsi="Times New Roman" w:cs="Times New Roman"/>
          <w:noProof/>
        </w:rPr>
        <w:t>: 317-323.</w:t>
      </w:r>
    </w:p>
    <w:p w14:paraId="0DC99D3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acostas, V, Wolffe, EJ, Nagashima, K, Gonda, MA, Moss, B (1993) Overexpression of the HIV-1 gag-pol polyprotein results in intracellular activation of HIV-1 protease and inhibition of assembly and budding of virus-like particl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193</w:t>
      </w:r>
      <w:r w:rsidRPr="00A13747">
        <w:rPr>
          <w:rFonts w:ascii="Times New Roman" w:hAnsi="Times New Roman" w:cs="Times New Roman"/>
          <w:noProof/>
        </w:rPr>
        <w:t>: 661–671.</w:t>
      </w:r>
    </w:p>
    <w:p w14:paraId="0AA0746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n, J, Stoltzfus, CM Transcriptional and posttranscriptional regulation of HIV-1 gene expression. </w:t>
      </w:r>
      <w:r w:rsidRPr="00A13747">
        <w:rPr>
          <w:rFonts w:ascii="Times New Roman" w:hAnsi="Times New Roman" w:cs="Times New Roman"/>
          <w:i/>
          <w:noProof/>
        </w:rPr>
        <w:t>Cold Spring Harbor Perspectives in Medicine</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w:t>
      </w:r>
    </w:p>
    <w:p w14:paraId="489EB38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5</w:t>
      </w:r>
      <w:r w:rsidRPr="00A13747">
        <w:rPr>
          <w:rFonts w:ascii="Times New Roman" w:hAnsi="Times New Roman" w:cs="Times New Roman"/>
          <w:noProof/>
        </w:rPr>
        <w:t>: 7552-7557.</w:t>
      </w:r>
    </w:p>
    <w:p w14:paraId="0B5A955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3</w:t>
      </w:r>
      <w:r w:rsidRPr="00A13747">
        <w:rPr>
          <w:rFonts w:ascii="Times New Roman" w:hAnsi="Times New Roman" w:cs="Times New Roman"/>
          <w:noProof/>
        </w:rPr>
        <w:t>: 523-526.</w:t>
      </w:r>
    </w:p>
    <w:p w14:paraId="2D200D2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Boucher, CA, Tijnagel, JM, Larder, BA (1994) Zidovudine treatment results in the selection of human immunodeficiency virus type 1 variants whose genotypes confer increasing levels of drug resistance.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5 ( Pt 2)</w:t>
      </w:r>
      <w:r w:rsidRPr="00A13747">
        <w:rPr>
          <w:rFonts w:ascii="Times New Roman" w:hAnsi="Times New Roman" w:cs="Times New Roman"/>
          <w:noProof/>
        </w:rPr>
        <w:t>: 341-351.</w:t>
      </w:r>
    </w:p>
    <w:p w14:paraId="41A4CC1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Larder, BA (1994) Recombinant virus assay: a rapid, phenotypic assay for assessment of drug susceptibility of human immunodeficiency virus type 1 isolate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38</w:t>
      </w:r>
      <w:r w:rsidRPr="00A13747">
        <w:rPr>
          <w:rFonts w:ascii="Times New Roman" w:hAnsi="Times New Roman" w:cs="Times New Roman"/>
          <w:noProof/>
        </w:rPr>
        <w:t>: 23-30.</w:t>
      </w:r>
    </w:p>
    <w:p w14:paraId="6A362FB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ger, Y, Aharoni, A, Rapaport, D, Jones, P, Blumenthal, R, Shai, Y (1997) Fusion peptides derived from the HIV type 1 glycoprotein 41 associate within phospholipid membranes and inhibit cell-cell Fusion. Structure-function study.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72</w:t>
      </w:r>
      <w:r w:rsidRPr="00A13747">
        <w:rPr>
          <w:rFonts w:ascii="Times New Roman" w:hAnsi="Times New Roman" w:cs="Times New Roman"/>
          <w:noProof/>
        </w:rPr>
        <w:t>: 13496-13505.</w:t>
      </w:r>
    </w:p>
    <w:p w14:paraId="3BD0B95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mkait, T, Strebel, K, Hoggan, MD, Martin, MA, Orenstein, JM (1990) The human immunodeficiency virus type 1-specific protein vpu is required for efficient virus maturation and rele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4</w:t>
      </w:r>
      <w:r w:rsidRPr="00A13747">
        <w:rPr>
          <w:rFonts w:ascii="Times New Roman" w:hAnsi="Times New Roman" w:cs="Times New Roman"/>
          <w:noProof/>
        </w:rPr>
        <w:t>: 621-629.</w:t>
      </w:r>
    </w:p>
    <w:p w14:paraId="5163649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52</w:t>
      </w:r>
      <w:r w:rsidRPr="00A13747">
        <w:rPr>
          <w:rFonts w:ascii="Times New Roman" w:hAnsi="Times New Roman" w:cs="Times New Roman"/>
          <w:noProof/>
        </w:rPr>
        <w:t>: 2286-2292.</w:t>
      </w:r>
    </w:p>
    <w:p w14:paraId="6D161BB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ber, B, Gaschen, B, Yusim, K, Thakallapally, R, Kesmir, C, Detours, V (2001) Evolutionary and immunological implications of contemporary HIV-1 variation. </w:t>
      </w:r>
      <w:r w:rsidRPr="00A13747">
        <w:rPr>
          <w:rFonts w:ascii="Times New Roman" w:hAnsi="Times New Roman" w:cs="Times New Roman"/>
          <w:i/>
          <w:noProof/>
        </w:rPr>
        <w:t>British Medical Bulletin</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19-42.</w:t>
      </w:r>
    </w:p>
    <w:p w14:paraId="0431294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ber, B, Muldoon, M, Theiler, J, Gao, F, Gupta, R, Lapedes, A, Hahn, BH, Wolinsky, S, Bhattacharya, T (2000) Timing the ancestor of the HIV-1 pandemic strai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1789-1796.</w:t>
      </w:r>
    </w:p>
    <w:p w14:paraId="6D0A13E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n, K, Reil, H, Walter, H, Schmidt, B (2003) Quality control trial for human immunodeficiency virus type 1 drug resistance testing using clinical samples reveals problems with detecting minority species and interpretation of test result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3559-3565.</w:t>
      </w:r>
    </w:p>
    <w:p w14:paraId="36AAC08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099-10108.</w:t>
      </w:r>
    </w:p>
    <w:p w14:paraId="4FA9416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zal, MJ, Shah, N, Shen, N, Yang, R, Fucini, R, Merigan, TC, Richman, DD, Morris, D, Hubbell, E, Chee, M, Gingeras, TR (1996) Extensive polymorphisms observed in HIV-1 clade B protease gene using high-density oligonucleotide array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53-759.</w:t>
      </w:r>
    </w:p>
    <w:p w14:paraId="2B3DF88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685-694.</w:t>
      </w:r>
    </w:p>
    <w:p w14:paraId="03737E0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Femina, RL, Schneider, CL, Robbins, HL, Callahan, PL, LeGrow, K, Roth, E, Schleif, WA, Emini, EA (1992) Requirement of active human immunodeficiency virus type 1 integrase enzyme for productive infection of human T-lymphoi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414-7419.</w:t>
      </w:r>
    </w:p>
    <w:p w14:paraId="00B599A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guette, N, Benichou, S, Basmaciogullari, S (2009) Human Immunodeficiency Virus Type 1 Nef Incorporation into Virions Does Not Increase Infe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1093-1104.</w:t>
      </w:r>
    </w:p>
    <w:p w14:paraId="51D3378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ma, J, Mangasarian, A, Trono, D (1999) Cell-surface expression of CD4 reduces HIV-1 infectivity by blocking Env incorporation in a Nef- and Vpu-inhibitable manner. </w:t>
      </w:r>
      <w:r w:rsidRPr="00A13747">
        <w:rPr>
          <w:rFonts w:ascii="Times New Roman" w:hAnsi="Times New Roman" w:cs="Times New Roman"/>
          <w:i/>
          <w:noProof/>
        </w:rPr>
        <w:t>Current biology: CB</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622-631.</w:t>
      </w:r>
    </w:p>
    <w:p w14:paraId="2F0572C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14:paraId="7F105D6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a)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14:paraId="31DD46D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b)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14:paraId="10F26B2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llam, P, Kemp, SD (1991) Zidovudine resistance predicted by direct detection of mutations in DNA from HIV-infected lymphocyte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37-144.</w:t>
      </w:r>
    </w:p>
    <w:p w14:paraId="3F05D65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mp, SD (1989) Multiple mutations in HIV-1 reverse transcriptase confer high-level resistance to zidovudine (AZ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6</w:t>
      </w:r>
      <w:r w:rsidRPr="00A13747">
        <w:rPr>
          <w:rFonts w:ascii="Times New Roman" w:hAnsi="Times New Roman" w:cs="Times New Roman"/>
          <w:noProof/>
        </w:rPr>
        <w:t>: 1155-1158.</w:t>
      </w:r>
    </w:p>
    <w:p w14:paraId="5DFBB3C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sen, LS, Beliakova-Bethell, N, Bilanchone, V, Zhang, M, Lamsa, A, Dasilva, R, Hatfield, GW, Nagashima, K, Sandmeyer, S (2008) Ty3 nucleocapsid controls localization of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2501-2514.</w:t>
      </w:r>
    </w:p>
    <w:p w14:paraId="1C2C7E4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 T, Chiarella, J, Simen, BB, Hanczaruk, B, Egholm, M, Landry, ML, Dieckhaus, K, Rosen, MI, Kozal, MJ (2009) Low-abundance HIV drug-resistant viral variants in treatment-experienced persons correlate with historical antiretroviral us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6079.</w:t>
      </w:r>
    </w:p>
    <w:p w14:paraId="71F66C3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mey, P, Pybus, OG, Rambaut, A, Drummond, AJ, Robertson, DL, Roques, P, Worobey, M, Vandamme, A-M (2004a)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14:paraId="15A1AFA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mey, P, Pybus, OG, Rambaut, A, Drummond, AJ, Robertson, DL, Roques, P, Worobey, M, Vandamme, AM (2004b)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14:paraId="76DC6C5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nassi, M, Cagney, G, Liao, M, Vaupotic, T, Bartholomeeusen, K, Cheng, Y, Krogan, NJ, Plemenitas, A, Peterlin, BM HIV Nef is secreted in exosomes and triggers apoptosis in bystander CD4+ T cells. </w:t>
      </w:r>
      <w:r w:rsidRPr="00A13747">
        <w:rPr>
          <w:rFonts w:ascii="Times New Roman" w:hAnsi="Times New Roman" w:cs="Times New Roman"/>
          <w:i/>
          <w:noProof/>
        </w:rPr>
        <w:t>Traffic</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0-122.</w:t>
      </w:r>
    </w:p>
    <w:p w14:paraId="0134205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ene, MJ, Korlach, J, Turner, SW, Foquet, M, Craighead, HG, Webb, WW (2003) Zero-mode waveguides for single-molecule analysis at high concentr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99</w:t>
      </w:r>
      <w:r w:rsidRPr="00A13747">
        <w:rPr>
          <w:rFonts w:ascii="Times New Roman" w:hAnsi="Times New Roman" w:cs="Times New Roman"/>
          <w:noProof/>
        </w:rPr>
        <w:t>: 682-686.</w:t>
      </w:r>
    </w:p>
    <w:p w14:paraId="47C8829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y, JA, Hoffman, AD, Kramer, SM, Landis, JA, Shimabukuro, JM, Oshiro, LS (1984) Isolation of lymphocytopathic retroviruses from San Francisco patients with AID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5</w:t>
      </w:r>
      <w:r w:rsidRPr="00A13747">
        <w:rPr>
          <w:rFonts w:ascii="Times New Roman" w:hAnsi="Times New Roman" w:cs="Times New Roman"/>
          <w:noProof/>
        </w:rPr>
        <w:t>: 840-842.</w:t>
      </w:r>
    </w:p>
    <w:p w14:paraId="7246B96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wis, MJ, Lee, P, Ng, HL, Yang, OO (2012) Immune Selection In Vitro Reveals Human Immunodeficiency Virus Type 1 Nef Sequence Motifs Important for Its Immune Evasion Function In Vivo.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7126-7135.</w:t>
      </w:r>
    </w:p>
    <w:p w14:paraId="1E4405A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27-1331.</w:t>
      </w:r>
    </w:p>
    <w:p w14:paraId="3299B21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J, Bartesaghi, A, Borgnia, MJ, Sapiro, G, Subramaniam, S (2008) Molecular architecture of native HIV-1 gp120 trime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109-113.</w:t>
      </w:r>
    </w:p>
    <w:p w14:paraId="4D5298D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SL, Rodrigo, AG, Shankarappa, R, Learn, GH, Hsu, L, Davidov, O, Zhao, LP, Mullins, JI (1996) HIV quasispecies and resampl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73</w:t>
      </w:r>
      <w:r w:rsidRPr="00A13747">
        <w:rPr>
          <w:rFonts w:ascii="Times New Roman" w:hAnsi="Times New Roman" w:cs="Times New Roman"/>
          <w:noProof/>
        </w:rPr>
        <w:t>: 415-416.</w:t>
      </w:r>
    </w:p>
    <w:p w14:paraId="74BF351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3</w:t>
      </w:r>
      <w:r w:rsidRPr="00A13747">
        <w:rPr>
          <w:rFonts w:ascii="Times New Roman" w:hAnsi="Times New Roman" w:cs="Times New Roman"/>
          <w:noProof/>
        </w:rPr>
        <w:t>: 152-160.</w:t>
      </w:r>
    </w:p>
    <w:p w14:paraId="6663C4C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man, NJ, Misra, RV, Dallman, TJ, Constantinidou, C, Gharbia, SE, Wain, J, Pallen, MJ (2012) Performance comparison of benchtop high-throughput sequencing platforms.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434-439.</w:t>
      </w:r>
    </w:p>
    <w:p w14:paraId="1C8042C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ng, EM, Martin, HL, Jr., Kreiss, JK, Rainwater, SM, Lavreys, L, Jackson, DJ, Rakwar, J, Mandaliya, K, Overbaugh, J (2000) Gender differences in HIV-1 diversity at time of infection.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71-75.</w:t>
      </w:r>
    </w:p>
    <w:p w14:paraId="7F8ED99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renzi, P, Opravil, M, Hirschel, B, Chave, JP, Furrer, HJ, Sax, H, Perneger, TV, Perrin, L, Kaiser, L, Yerly, S (1999) Impact of drug resistance mutations on virologic response to salvage therapy. Swiss HIV Cohort Stud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17-21.</w:t>
      </w:r>
    </w:p>
    <w:p w14:paraId="263EFF2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ndgren, JD, Phillips, AN, Pedersen, C, Clumeck, N, Gatell, JM, Johnson, AM, Ledergerber, B, Vella, S, Nielsen, JO (1994) Comparison of long-term prognosis of patients with AIDS treated and not treated with zidovudine. AIDS in Europe Study Gro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1</w:t>
      </w:r>
      <w:r w:rsidRPr="00A13747">
        <w:rPr>
          <w:rFonts w:ascii="Times New Roman" w:hAnsi="Times New Roman" w:cs="Times New Roman"/>
          <w:noProof/>
        </w:rPr>
        <w:t>: 1088-1092.</w:t>
      </w:r>
    </w:p>
    <w:p w14:paraId="59D0428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o, C, Tsementzi, D, Kyrpides, N, Read, T, Konstantinidis, KT (2012) Direct comparisons of Illumina vs. Roche 454 sequencing technologies on the same microbial community DNA sampl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0087.</w:t>
      </w:r>
    </w:p>
    <w:p w14:paraId="2595257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dani, N, Kabat, D (1998) An endogenous inhibitor of human immunodeficiency virus in human lymphocytes is overcome by the viral Vif prote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0251-10255.</w:t>
      </w:r>
    </w:p>
    <w:p w14:paraId="65C9FED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Bohnlein, S, Hauber, J, Cullen, BR (1989a) Functional dissection of the HIV-1 Rev trans-activator--derivation of a trans-dominant repressor of Rev functio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205-214.</w:t>
      </w:r>
    </w:p>
    <w:p w14:paraId="1142976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Cullen, BR (1991) HIV-1 structural gene expression requires the binding of multiple Rev monomers to the viral RRE: implications for HIV-1 latenc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241-248.</w:t>
      </w:r>
    </w:p>
    <w:p w14:paraId="42B7630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Hauber, J, Le, S-Y, Maizel, JV, Cullen, BR (1989b) The HIV-1 rev trans-activator acts through a structured target sequence to activate nuclear export of unspliced viral mR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8</w:t>
      </w:r>
      <w:r w:rsidRPr="00A13747">
        <w:rPr>
          <w:rFonts w:ascii="Times New Roman" w:hAnsi="Times New Roman" w:cs="Times New Roman"/>
          <w:noProof/>
        </w:rPr>
        <w:t>: 254–257.</w:t>
      </w:r>
    </w:p>
    <w:p w14:paraId="105F9D4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geat, B, Turelli, P, Caron, G, Friedli, M, Perrin, L, Trono, D (2003) Broad antiretroviral defence by human APOBEC3G through lethal editing of nascent reverse transcript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9–103.</w:t>
      </w:r>
    </w:p>
    <w:p w14:paraId="3F215F1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1996) Forward mutation rate of human immunodeficiency virus type 1 in a T lymphoid cell lin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7-314.</w:t>
      </w:r>
    </w:p>
    <w:p w14:paraId="7E490AC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Temin, HM (1995) Lower in vivo mutation rate of human immunodeficiency virus type 1 than that predicted from the fidelity of purified reverse transcript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5087-5094.</w:t>
      </w:r>
    </w:p>
    <w:p w14:paraId="533075C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cello, A, Zoppe, M, Giacca, M (2001) Multiple modes of transcriptional regulation by the HIV-1 Tat transactivator. </w:t>
      </w:r>
      <w:r w:rsidRPr="00A13747">
        <w:rPr>
          <w:rFonts w:ascii="Times New Roman" w:hAnsi="Times New Roman" w:cs="Times New Roman"/>
          <w:i/>
          <w:noProof/>
        </w:rPr>
        <w:t>IUBMB Life</w:t>
      </w:r>
      <w:r w:rsidRPr="00A13747">
        <w:rPr>
          <w:rFonts w:ascii="Times New Roman" w:hAnsi="Times New Roman" w:cs="Times New Roman"/>
          <w:noProof/>
        </w:rPr>
        <w:t xml:space="preserve"> </w:t>
      </w:r>
      <w:r w:rsidRPr="00A13747">
        <w:rPr>
          <w:rFonts w:ascii="Times New Roman" w:hAnsi="Times New Roman" w:cs="Times New Roman"/>
          <w:b/>
          <w:noProof/>
        </w:rPr>
        <w:t>51</w:t>
      </w:r>
      <w:r w:rsidRPr="00A13747">
        <w:rPr>
          <w:rFonts w:ascii="Times New Roman" w:hAnsi="Times New Roman" w:cs="Times New Roman"/>
          <w:noProof/>
        </w:rPr>
        <w:t>: 175-181.</w:t>
      </w:r>
    </w:p>
    <w:p w14:paraId="052401C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dis, ER (2008) The impact of next-generation sequencing technology on genetics. </w:t>
      </w:r>
      <w:r w:rsidRPr="00A13747">
        <w:rPr>
          <w:rFonts w:ascii="Times New Roman" w:hAnsi="Times New Roman" w:cs="Times New Roman"/>
          <w:i/>
          <w:noProof/>
        </w:rPr>
        <w:t>Trends Genet</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133-141.</w:t>
      </w:r>
    </w:p>
    <w:p w14:paraId="516513F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14:paraId="2DBCFC4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14:paraId="4626CCB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ani, R, Chen, D, Schröfelbauer, B, Navarro, F, König, R, Bollman, B, Münk, C, Nymark-McMahon, H, Landau, NR (2003) Species-specific exclusion of APOBEC3G from HIV-1 virions by Vif.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4</w:t>
      </w:r>
      <w:r w:rsidRPr="00A13747">
        <w:rPr>
          <w:rFonts w:ascii="Times New Roman" w:hAnsi="Times New Roman" w:cs="Times New Roman"/>
          <w:noProof/>
        </w:rPr>
        <w:t>: 21–31.</w:t>
      </w:r>
    </w:p>
    <w:p w14:paraId="598866A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n, M, Rose, KM, Kozak, SL, Kabat, D (2003) HIV-1 Vif protein binds the editing enzyme APOBEC3G and induces its degradation.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398–1403.</w:t>
      </w:r>
    </w:p>
    <w:p w14:paraId="60D76DF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tinez-Picado, J, Sutton, L, De Pasquale, MP, Savara, AV, D'Aquila, RT (1999) Human immunodeficiency virus type 1 cloning vectors for antiretroviral resistance testing.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2943-2951.</w:t>
      </w:r>
    </w:p>
    <w:p w14:paraId="43A246E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yer, KH, Hanna, GJ, Richard, T (2001) Clinical use of genotypic and phenotypic drug resistance testing to monitor antiretroviral chemotherapy. </w:t>
      </w:r>
      <w:r w:rsidRPr="00A13747">
        <w:rPr>
          <w:rFonts w:ascii="Times New Roman" w:hAnsi="Times New Roman" w:cs="Times New Roman"/>
          <w:i/>
          <w:noProof/>
        </w:rPr>
        <w:t>Clinical Infectious Disease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14:paraId="438762F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arthy, A (2010) Third generation DNA sequencing: pacific biosciences' single molecule real time technology. </w:t>
      </w:r>
      <w:r w:rsidRPr="00A13747">
        <w:rPr>
          <w:rFonts w:ascii="Times New Roman" w:hAnsi="Times New Roman" w:cs="Times New Roman"/>
          <w:i/>
          <w:noProof/>
        </w:rPr>
        <w:t>Chem Biol</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76.</w:t>
      </w:r>
    </w:p>
    <w:p w14:paraId="3BEC5D0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oll, DJ, Chen, X (2010) Strand transfer inhibitors of HIV-1 integrase: Bringing IN a new era of antiretroviral therapy. </w:t>
      </w:r>
      <w:r w:rsidRPr="00A13747">
        <w:rPr>
          <w:rFonts w:ascii="Times New Roman" w:hAnsi="Times New Roman" w:cs="Times New Roman"/>
          <w:i/>
          <w:noProof/>
        </w:rPr>
        <w:t>Antiviral Research</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01-118.</w:t>
      </w:r>
    </w:p>
    <w:p w14:paraId="75BA5B7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0) Understanding the genetic diversity of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 Suppl 3</w:t>
      </w:r>
      <w:r w:rsidRPr="00A13747">
        <w:rPr>
          <w:rFonts w:ascii="Times New Roman" w:hAnsi="Times New Roman" w:cs="Times New Roman"/>
          <w:noProof/>
        </w:rPr>
        <w:t>: S31-44.</w:t>
      </w:r>
    </w:p>
    <w:p w14:paraId="0954CB3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6) Global epidemiology of HIV. </w:t>
      </w:r>
      <w:r w:rsidRPr="00A13747">
        <w:rPr>
          <w:rFonts w:ascii="Times New Roman" w:hAnsi="Times New Roman" w:cs="Times New Roman"/>
          <w:i/>
          <w:noProof/>
        </w:rPr>
        <w:t>Journal of Medical Virology</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S7–S12.</w:t>
      </w:r>
    </w:p>
    <w:p w14:paraId="1504B9C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Carr, JK, Murphy, D, Piyasirisilp, S, Gao, F, Hahn, B, Yu, X-F, Beyrer, C, Birx, DL (2002) Precise mapping of recombination breakpoints suggests a common parent of two BC recombinant HIV type 1 strains circulating in China.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35–1140.</w:t>
      </w:r>
    </w:p>
    <w:p w14:paraId="7156BA2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Donald, D, Vodicka, MA, Lucero, G, Svitkina, TM, Borisy, GG, Emerman, M, Hope, TJ (2002) Visualization of the intracellular behavior of HIV in living cells.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9</w:t>
      </w:r>
      <w:r w:rsidRPr="00A13747">
        <w:rPr>
          <w:rFonts w:ascii="Times New Roman" w:hAnsi="Times New Roman" w:cs="Times New Roman"/>
          <w:noProof/>
        </w:rPr>
        <w:t>: 441-452.</w:t>
      </w:r>
    </w:p>
    <w:p w14:paraId="272FC42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Gowan, JP, Shah, SS (2000) Prevention of perinatal HIV transmission during pregnancy.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46</w:t>
      </w:r>
      <w:r w:rsidRPr="00A13747">
        <w:rPr>
          <w:rFonts w:ascii="Times New Roman" w:hAnsi="Times New Roman" w:cs="Times New Roman"/>
          <w:noProof/>
        </w:rPr>
        <w:t>: 657-668.</w:t>
      </w:r>
    </w:p>
    <w:p w14:paraId="6E85EF1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A13747">
        <w:rPr>
          <w:rFonts w:ascii="Times New Roman" w:hAnsi="Times New Roman" w:cs="Times New Roman"/>
          <w:i/>
          <w:noProof/>
        </w:rPr>
        <w:t>PLoS medicine</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172.</w:t>
      </w:r>
    </w:p>
    <w:p w14:paraId="2332A2D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hle, A, Strack, B, Ancuta, P, Zhang, C, McPike, M, Gabuzda, D (2004) Vif overcomes the innate antiviral activity of APOBEC3G by promoting its degradation in the ubiquitin-proteasome pathway.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7792–7798.</w:t>
      </w:r>
    </w:p>
    <w:p w14:paraId="689E0F9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2008) Common principles and intermediates of viral protein-mediated fusion: the HIV-1 paradigm.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11.</w:t>
      </w:r>
    </w:p>
    <w:p w14:paraId="12C9B70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Markosyan, RM, Hemmati, H, Delmedico, MK, Lambert, DM, Cohen, FS (2000) Evidence That the Transition of HIV-1 Gp41 into a Six-Helix Bundle, Not the Bundle Configuration, Induces Membrane Fusion.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1</w:t>
      </w:r>
      <w:r w:rsidRPr="00A13747">
        <w:rPr>
          <w:rFonts w:ascii="Times New Roman" w:hAnsi="Times New Roman" w:cs="Times New Roman"/>
          <w:noProof/>
        </w:rPr>
        <w:t>: 413-424.</w:t>
      </w:r>
    </w:p>
    <w:p w14:paraId="5F7F5BD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rry, C, Barry, MG, Mulcahy, F, Ryan, M, Heavey, J, Tjia, JF, Gibbons, SE, Breckenridge, AM, Back, DJ (1997) Saquinavir pharmacokinetics alone and in combination with ritonavir in HIV-infected patient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F29-F33.</w:t>
      </w:r>
    </w:p>
    <w:p w14:paraId="33F307D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5) Emerging technologies in DNA sequencing.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1767-1776.</w:t>
      </w:r>
    </w:p>
    <w:p w14:paraId="0D80C0E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a) Sequencing technologies - the next generation. </w:t>
      </w:r>
      <w:r w:rsidRPr="00A13747">
        <w:rPr>
          <w:rFonts w:ascii="Times New Roman" w:hAnsi="Times New Roman" w:cs="Times New Roman"/>
          <w:i/>
          <w:noProof/>
        </w:rPr>
        <w:t>Nat Rev Genet</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14:paraId="1F75838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b) Sequencing technologies — the next generation. </w:t>
      </w:r>
      <w:r w:rsidRPr="00A13747">
        <w:rPr>
          <w:rFonts w:ascii="Times New Roman" w:hAnsi="Times New Roman" w:cs="Times New Roman"/>
          <w:i/>
          <w:noProof/>
        </w:rPr>
        <w:t>Nature Reviews Genetic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14:paraId="7A42FC6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yerhans, A, Vartanian, JP, Wain-Hobson, S (1990) DNA recombination during PCR.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687-1691.</w:t>
      </w:r>
    </w:p>
    <w:p w14:paraId="76D9BDA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grew, MJ, Hammond, PA, Cumming, DRS (2004) The development of scalable sensor arrays using standard CMOS technology. </w:t>
      </w:r>
      <w:r w:rsidRPr="00A13747">
        <w:rPr>
          <w:rFonts w:ascii="Times New Roman" w:hAnsi="Times New Roman" w:cs="Times New Roman"/>
          <w:i/>
          <w:noProof/>
        </w:rPr>
        <w:t>Sensors and Actuators B: Chemical</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37-42.</w:t>
      </w:r>
    </w:p>
    <w:p w14:paraId="1A4D9F6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J, Carr, A, Smith, D, Emery, S, Law, MG, Grey, P, Cooper, DA (2000) Lipodystrophy following antiretroviral therapy of primary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406-2407.</w:t>
      </w:r>
    </w:p>
    <w:p w14:paraId="2EE86C3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MD, Farnet, CM, Bushman, FD (1997) Human immunodeficiency virus type 1 preintegration complexes: studies of organization and composi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382-5390.</w:t>
      </w:r>
    </w:p>
    <w:p w14:paraId="258C25E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7</w:t>
      </w:r>
      <w:r w:rsidRPr="00A13747">
        <w:rPr>
          <w:rFonts w:ascii="Times New Roman" w:hAnsi="Times New Roman" w:cs="Times New Roman"/>
          <w:noProof/>
        </w:rPr>
        <w:t>: 1521-1532.</w:t>
      </w:r>
    </w:p>
    <w:p w14:paraId="0C96603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60-766.</w:t>
      </w:r>
    </w:p>
    <w:p w14:paraId="7FF6D7C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729-732.</w:t>
      </w:r>
    </w:p>
    <w:p w14:paraId="3BC0E26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1998a) A randomized, double-blind trial comparing combinations of nevirapine, didanosine, and zidovudine for HIV-infected patients.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14:paraId="71BA860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14:paraId="1BB470A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hmias, A, Weiss, J, Yao, X, Lee, F, Kodsi, R, Schanfield, M, Matthews, T, Bolognesi, D, Durack, D, Motulsky, A (1986) Evidence for human infection with an HTLV III/LAV-like virus in Central Africa,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279-1280.</w:t>
      </w:r>
    </w:p>
    <w:p w14:paraId="7452231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varro, F, Landau, NR (2004) Recent insights into HIV-1 Vif. </w:t>
      </w:r>
      <w:r w:rsidRPr="00A13747">
        <w:rPr>
          <w:rFonts w:ascii="Times New Roman" w:hAnsi="Times New Roman" w:cs="Times New Roman"/>
          <w:i/>
          <w:noProof/>
        </w:rPr>
        <w:t>Current Opinion in Immunology</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477-482.</w:t>
      </w:r>
    </w:p>
    <w:p w14:paraId="0E19D9B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her, RA, Leitner, T Recombination rate and selection strength in HIV intra-patient evolution. </w:t>
      </w:r>
      <w:r w:rsidRPr="00A13747">
        <w:rPr>
          <w:rFonts w:ascii="Times New Roman" w:hAnsi="Times New Roman" w:cs="Times New Roman"/>
          <w:i/>
          <w:noProof/>
        </w:rPr>
        <w:t>PLoS Comput Bi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660.</w:t>
      </w:r>
    </w:p>
    <w:p w14:paraId="10C214B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rmut, MV, Hockley, DJ, Bron, P, Thomas, D, Zhang, WH, Jones, IM (1998) Further evidence for hexagonal organization of HIV gag protein in prebudding assemblies and immature virus-like particles. </w:t>
      </w:r>
      <w:r w:rsidRPr="00A13747">
        <w:rPr>
          <w:rFonts w:ascii="Times New Roman" w:hAnsi="Times New Roman" w:cs="Times New Roman"/>
          <w:i/>
          <w:noProof/>
        </w:rPr>
        <w:t>J Struct Biol</w:t>
      </w:r>
      <w:r w:rsidRPr="00A13747">
        <w:rPr>
          <w:rFonts w:ascii="Times New Roman" w:hAnsi="Times New Roman" w:cs="Times New Roman"/>
          <w:noProof/>
        </w:rPr>
        <w:t xml:space="preserve"> </w:t>
      </w:r>
      <w:r w:rsidRPr="00A13747">
        <w:rPr>
          <w:rFonts w:ascii="Times New Roman" w:hAnsi="Times New Roman" w:cs="Times New Roman"/>
          <w:b/>
          <w:noProof/>
        </w:rPr>
        <w:t>123</w:t>
      </w:r>
      <w:r w:rsidRPr="00A13747">
        <w:rPr>
          <w:rFonts w:ascii="Times New Roman" w:hAnsi="Times New Roman" w:cs="Times New Roman"/>
          <w:noProof/>
        </w:rPr>
        <w:t>: 143-149.</w:t>
      </w:r>
    </w:p>
    <w:p w14:paraId="00A1F5D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iedringhaus, TP, Milanova, D, Kerby, MB, Snyder, MP, Barron, AE (2011) Landscape of next-generation sequencing technologies. </w:t>
      </w:r>
      <w:r w:rsidRPr="00A13747">
        <w:rPr>
          <w:rFonts w:ascii="Times New Roman" w:hAnsi="Times New Roman" w:cs="Times New Roman"/>
          <w:i/>
          <w:noProof/>
        </w:rPr>
        <w:t>Anal Chem</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4327-4341.</w:t>
      </w:r>
    </w:p>
    <w:p w14:paraId="606123E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maguchi, M, Fujita, M, Adachi, A (2008) Role of HIV-1 Vpu protein for virus spread and pathogenesis. </w:t>
      </w:r>
      <w:r w:rsidRPr="00A13747">
        <w:rPr>
          <w:rFonts w:ascii="Times New Roman" w:hAnsi="Times New Roman" w:cs="Times New Roman"/>
          <w:i/>
          <w:noProof/>
        </w:rPr>
        <w:t>Microbes and Infection</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960–967.</w:t>
      </w:r>
    </w:p>
    <w:p w14:paraId="09AA425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wak, MA, May, RM, Anderson, RM (1990) The evolutionary dynamics of HIV-1 quasispecies and the development of immunodeficiency diseas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95-1103.</w:t>
      </w:r>
    </w:p>
    <w:p w14:paraId="63C09DA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7129-7133.</w:t>
      </w:r>
    </w:p>
    <w:p w14:paraId="6F6C445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Ott, M, Geyer, M, Zhou, Q (2011) The Control of HIV Transcription: Keeping RNA Polymerase II on Track. </w:t>
      </w:r>
      <w:r w:rsidRPr="00A13747">
        <w:rPr>
          <w:rFonts w:ascii="Times New Roman" w:hAnsi="Times New Roman" w:cs="Times New Roman"/>
          <w:i/>
          <w:noProof/>
        </w:rPr>
        <w:t>Cell Host &amp; Microbe</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426-435.</w:t>
      </w:r>
    </w:p>
    <w:p w14:paraId="27878EE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lmer, S, Boltz, V, Martinson, N, Maldarelli, F, Gray, G, McIntyre, J, Mellors, J, Morris, L, Coffin, J (2006) Persistence of nevirapine-resistant HIV-1 in women after single-dose nevirapine therapy for prevention of maternal-to-fetal HIV-1 transmiss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7094-7099.</w:t>
      </w:r>
    </w:p>
    <w:p w14:paraId="1683371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3</w:t>
      </w:r>
      <w:r w:rsidRPr="00A13747">
        <w:rPr>
          <w:rFonts w:ascii="Times New Roman" w:hAnsi="Times New Roman" w:cs="Times New Roman"/>
          <w:noProof/>
        </w:rPr>
        <w:t>: 406-413.</w:t>
      </w:r>
    </w:p>
    <w:p w14:paraId="42E49BF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166-1171.</w:t>
      </w:r>
    </w:p>
    <w:p w14:paraId="5740E25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Pandey, V, Nutter, RC, Prediger, E (2008) Applied Biosystems SOLiD™ System: Ligation</w:t>
      </w:r>
      <w:r w:rsidRPr="00A13747">
        <w:rPr>
          <w:rFonts w:ascii="Cambria Math" w:hAnsi="Cambria Math" w:cs="Cambria Math"/>
          <w:noProof/>
        </w:rPr>
        <w:t>‐</w:t>
      </w:r>
      <w:r w:rsidRPr="00A13747">
        <w:rPr>
          <w:rFonts w:ascii="Times New Roman" w:hAnsi="Times New Roman" w:cs="Times New Roman"/>
          <w:noProof/>
        </w:rPr>
        <w:t xml:space="preserve">Based Sequencing. </w:t>
      </w:r>
      <w:r w:rsidRPr="00A13747">
        <w:rPr>
          <w:rFonts w:ascii="Times New Roman" w:hAnsi="Times New Roman" w:cs="Times New Roman"/>
          <w:i/>
          <w:noProof/>
        </w:rPr>
        <w:t>Next Generation Genome Sequencing: Towards Personalized Medicine</w:t>
      </w:r>
      <w:r w:rsidRPr="00A13747">
        <w:rPr>
          <w:rFonts w:ascii="Times New Roman" w:hAnsi="Times New Roman" w:cs="Times New Roman"/>
          <w:noProof/>
        </w:rPr>
        <w:t>: 29-42.</w:t>
      </w:r>
    </w:p>
    <w:p w14:paraId="6F3834F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necouque, C, Pluymers, W, Van Maele, B, Tetz, V, Cherepanov, P, De Clercq, E, Witvrouw, M, Debyser, Z (2002) New Class of HIV Integrase Inhibitors that Block Viral Replication in Cell Culture.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1169-1177.</w:t>
      </w:r>
    </w:p>
    <w:p w14:paraId="5A54D04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201</w:t>
      </w:r>
      <w:r w:rsidRPr="00A13747">
        <w:rPr>
          <w:rFonts w:ascii="Times New Roman" w:hAnsi="Times New Roman" w:cs="Times New Roman"/>
          <w:noProof/>
        </w:rPr>
        <w:t>: 662-671.</w:t>
      </w:r>
    </w:p>
    <w:p w14:paraId="02C6367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eters, M, Honoré, C, Huet, T, Bedjabaga, L, Ossari, S, Bussi, P, Cooper, RW, Delaporte, E (1989) Isolation and partial characterization of an HIV-related virus occurring naturally in chimpanzees in Gab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625–630.</w:t>
      </w:r>
    </w:p>
    <w:p w14:paraId="092344F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nnisi, E (2010) Genomics. Semiconductors inspire new sequencing technologi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190.</w:t>
      </w:r>
    </w:p>
    <w:p w14:paraId="2918E51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rrin, L, Kaiser, L, Yerly, S (2003) Travel and the spread of HIV-1 genetic variants. </w:t>
      </w:r>
      <w:r w:rsidRPr="00A13747">
        <w:rPr>
          <w:rFonts w:ascii="Times New Roman" w:hAnsi="Times New Roman" w:cs="Times New Roman"/>
          <w:i/>
          <w:noProof/>
        </w:rPr>
        <w:t>Lancet Infect Di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2-27.</w:t>
      </w:r>
    </w:p>
    <w:p w14:paraId="3B19606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ropoulos, CJ, Parkin, NT, Limoli, KL, Lie, YS, Wrin, T, Huang, W, Tian, H, Smith, D, Winslow, GA, Capon, DJ, Whitcomb, JM (2000) A novel phenotypic drug susceptibility assay for human immunodeficiency virus type 1.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4</w:t>
      </w:r>
      <w:r w:rsidRPr="00A13747">
        <w:rPr>
          <w:rFonts w:ascii="Times New Roman" w:hAnsi="Times New Roman" w:cs="Times New Roman"/>
          <w:noProof/>
        </w:rPr>
        <w:t>: 920-928.</w:t>
      </w:r>
    </w:p>
    <w:p w14:paraId="57948E8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tit, SC, Lindquist, JN, Kaplan, AH, Swanstrom, R (2005) Processing sites in the human immunodeficiency virus type 1 (HIV-1) Gag-Pro-Pol precursor are cleaved by the viral protease at different rates.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66.</w:t>
      </w:r>
    </w:p>
    <w:p w14:paraId="792C7BE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71-77.</w:t>
      </w:r>
    </w:p>
    <w:p w14:paraId="3A9A22D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8946-8952.</w:t>
      </w:r>
    </w:p>
    <w:p w14:paraId="463838F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lantier, JC, Leoz, M, Dickerson, JE, De Oliveira, F, Cordonnier, F, Lemee, V, Damond, F, Robertson, DL, Simon, F (2009) A new human immunodeficiency virus derived from gorilla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871-872.</w:t>
      </w:r>
    </w:p>
    <w:p w14:paraId="75ED92B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oveda, E, Briz, V, Soriano, V (2005) Enfuvirtide, the first fusion inhibitor to treat HIV infection. </w:t>
      </w:r>
      <w:r w:rsidRPr="00A13747">
        <w:rPr>
          <w:rFonts w:ascii="Times New Roman" w:hAnsi="Times New Roman" w:cs="Times New Roman"/>
          <w:i/>
          <w:noProof/>
        </w:rPr>
        <w:t>Aids Rev</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9–147.</w:t>
      </w:r>
    </w:p>
    <w:p w14:paraId="3623ACB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eston, BD, Poiesz, BJ, Loeb, LA (1988) Fidelity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68-1171.</w:t>
      </w:r>
    </w:p>
    <w:p w14:paraId="11A6922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ice, DA, Goulder, PJ, Klenerman, P, Sewell, AK, Easterbrook, PJ, Troop, M, Bangham, CR, Phillips, RE (1997) Positive selection of HIV-1 cytotoxic T lymphocyte escape variants during primary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890-1895.</w:t>
      </w:r>
    </w:p>
    <w:p w14:paraId="3E426EB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uss, D, Reeves, R, Bushman, FD, Wolffe, AP (1994) The influence of DNA and nucleosome structure on integration events directed by HIV integrase.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25031-25041.</w:t>
      </w:r>
    </w:p>
    <w:p w14:paraId="159E15F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Quinn, TC (1996) Global burden of the HIV pandemic.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8</w:t>
      </w:r>
      <w:r w:rsidRPr="00A13747">
        <w:rPr>
          <w:rFonts w:ascii="Times New Roman" w:hAnsi="Times New Roman" w:cs="Times New Roman"/>
          <w:noProof/>
        </w:rPr>
        <w:t>: 99-106.</w:t>
      </w:r>
    </w:p>
    <w:p w14:paraId="6CBD29A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Ratner, L, Haseltine, W, Patarca, R, Livak, KJ, Starcich, B, Josephs, SF, Doran, ER, Rafalski, JA, Whitehorn, EA, Baumeister, K (1985) Complete nucleotide sequence of the AIDS virus, HTLV-III.</w:t>
      </w:r>
    </w:p>
    <w:p w14:paraId="2FF4AB3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2305-2312.</w:t>
      </w:r>
    </w:p>
    <w:p w14:paraId="585A117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zooky, BS, Weinberger, LS (2011) Mapping the architecture of the HIV-1 Tat circuit: A decision-making circuit that lacks bistability and exploits stochastic noise. </w:t>
      </w:r>
      <w:r w:rsidRPr="00A13747">
        <w:rPr>
          <w:rFonts w:ascii="Times New Roman" w:hAnsi="Times New Roman" w:cs="Times New Roman"/>
          <w:i/>
          <w:noProof/>
        </w:rPr>
        <w:t>Methods</w:t>
      </w:r>
      <w:r w:rsidRPr="00A13747">
        <w:rPr>
          <w:rFonts w:ascii="Times New Roman" w:hAnsi="Times New Roman" w:cs="Times New Roman"/>
          <w:noProof/>
        </w:rPr>
        <w:t xml:space="preserve"> </w:t>
      </w:r>
      <w:r w:rsidRPr="00A13747">
        <w:rPr>
          <w:rFonts w:ascii="Times New Roman" w:hAnsi="Times New Roman" w:cs="Times New Roman"/>
          <w:b/>
          <w:noProof/>
        </w:rPr>
        <w:t>53</w:t>
      </w:r>
      <w:r w:rsidRPr="00A13747">
        <w:rPr>
          <w:rFonts w:ascii="Times New Roman" w:hAnsi="Times New Roman" w:cs="Times New Roman"/>
          <w:noProof/>
        </w:rPr>
        <w:t>: 68-77.</w:t>
      </w:r>
    </w:p>
    <w:p w14:paraId="125CAE9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hee, SY, Gonzales, MJ, Kantor, R, Betts, BJ, Ravela, J, Shafer, RW (2003) Human immunodeficiency virus reverse transcriptase and protease sequence database.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1</w:t>
      </w:r>
      <w:r w:rsidRPr="00A13747">
        <w:rPr>
          <w:rFonts w:ascii="Times New Roman" w:hAnsi="Times New Roman" w:cs="Times New Roman"/>
          <w:noProof/>
        </w:rPr>
        <w:t>: 298-303.</w:t>
      </w:r>
    </w:p>
    <w:p w14:paraId="08A29EB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2-197.</w:t>
      </w:r>
    </w:p>
    <w:p w14:paraId="61AF8D5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viere, L, Darlix, JL, Cimarelli, A (2010) Analysis of the viral elements required in the nuclear import of HIV-1 DNA.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729-739.</w:t>
      </w:r>
    </w:p>
    <w:p w14:paraId="26CF6CE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zzuto, CD, Wyatt, R, Hernandez-Ramos, N, Sun, Y, Kwong, PD, Hendrickson, WA, Sodroski, J (1998) A conserved HIV gp120 glycoprotein structure involved in chemokine receptor bind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1949-1953.</w:t>
      </w:r>
    </w:p>
    <w:p w14:paraId="7E908E6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bins, GK, De Gruttola, V, Shafer, RW, Smeaton, LM, Snyder, SW, Pettinelli, C, Dubé, MP, Fischl, MA, Pollard, RB, Delapenha, R (2003) Comparison of sequential three-drug regimens as initial therapy for HIV-1 infectio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2293-2303.</w:t>
      </w:r>
    </w:p>
    <w:p w14:paraId="0AB4457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 JD, Bebenek, K, Kunkel, TA (1988) The accuracy of reverse transcriptase from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71-1173.</w:t>
      </w:r>
    </w:p>
    <w:p w14:paraId="40D9885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 (2003) US FDA approves new class of HIV therapeutics.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1</w:t>
      </w:r>
      <w:r w:rsidRPr="00A13747">
        <w:rPr>
          <w:rFonts w:ascii="Times New Roman" w:hAnsi="Times New Roman" w:cs="Times New Roman"/>
          <w:noProof/>
        </w:rPr>
        <w:t>: 470-471.</w:t>
      </w:r>
    </w:p>
    <w:p w14:paraId="744FA46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2000a)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5.</w:t>
      </w:r>
    </w:p>
    <w:p w14:paraId="2E63E65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6.</w:t>
      </w:r>
    </w:p>
    <w:p w14:paraId="4988F52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Sharp, PM, McCutchan, FE, Hahn, BH (1995) Recombination in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124-126.</w:t>
      </w:r>
    </w:p>
    <w:p w14:paraId="263250B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l, ME, Wu, LI, Emerman, M (1995) The human immunodeficiency virus type 1 vpr gene prevents cell proliferation during chronic infec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882–888.</w:t>
      </w:r>
    </w:p>
    <w:p w14:paraId="734FF52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rs, MF, Thomas, PA, Starcher, ET, Noa, MC, Bush, TJ, Jaffe, HW (1987) Acquired Immunodeficiency Syndrome in Children: Report of the Centers for Disease Control National Surveillance, 1982 to 1985. </w:t>
      </w:r>
      <w:r w:rsidRPr="00A13747">
        <w:rPr>
          <w:rFonts w:ascii="Times New Roman" w:hAnsi="Times New Roman" w:cs="Times New Roman"/>
          <w:i/>
          <w:noProof/>
        </w:rPr>
        <w:t>Pediatrics</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008-1014.</w:t>
      </w:r>
    </w:p>
    <w:p w14:paraId="5D7D474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411-415.</w:t>
      </w:r>
    </w:p>
    <w:p w14:paraId="2A24C59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02</w:t>
      </w:r>
      <w:r w:rsidRPr="00A13747">
        <w:rPr>
          <w:rFonts w:ascii="Times New Roman" w:hAnsi="Times New Roman" w:cs="Times New Roman"/>
          <w:noProof/>
        </w:rPr>
        <w:t>: 259-273.</w:t>
      </w:r>
    </w:p>
    <w:p w14:paraId="5FBDE8C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Jacqmin, P, Dorr, P, van der Ryst, E, Hitchcock, C (2005) A pharmacokinetic-pharmacodynamic disease model to predict in vivo antiviral activity of maraviroc. </w:t>
      </w:r>
      <w:r w:rsidRPr="00A13747">
        <w:rPr>
          <w:rFonts w:ascii="Times New Roman" w:hAnsi="Times New Roman" w:cs="Times New Roman"/>
          <w:i/>
          <w:noProof/>
        </w:rPr>
        <w:t>Clinical Pharmacology &amp; Therapeutics</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508-519.</w:t>
      </w:r>
    </w:p>
    <w:p w14:paraId="13991FB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Poland, B, Sullivan, J, Westby, M, van der Ryst, E (2006) A pharmacokinetic-pharmacodynamic model to optimize the phase IIa development program of maraviroc. </w:t>
      </w:r>
      <w:r w:rsidRPr="00A13747">
        <w:rPr>
          <w:rFonts w:ascii="Times New Roman" w:hAnsi="Times New Roman" w:cs="Times New Roman"/>
          <w:i/>
          <w:noProof/>
        </w:rPr>
        <w:t>JAIDS Journal of Acquired Immune Deficiency Syndromes</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183–191.</w:t>
      </w:r>
    </w:p>
    <w:p w14:paraId="7461C8F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a)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A51.</w:t>
      </w:r>
    </w:p>
    <w:p w14:paraId="66680C7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b)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499-509.</w:t>
      </w:r>
    </w:p>
    <w:p w14:paraId="40B21B0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75</w:t>
      </w:r>
      <w:r w:rsidRPr="00A13747">
        <w:rPr>
          <w:rFonts w:ascii="Times New Roman" w:hAnsi="Times New Roman" w:cs="Times New Roman"/>
          <w:noProof/>
        </w:rPr>
        <w:t>: 348-352.</w:t>
      </w:r>
    </w:p>
    <w:p w14:paraId="0BC2A19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wley, CF, Boutwell, CL, Lee, EJ, MacLeod, IJ, Ribaudo, HJ, Essex, M, Lockman, S (2010) Ultrasensitive detection of minor drug-resistant variants for HIV after nevirapine exposure using allele-specific PCR: clinical significanc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293-300.</w:t>
      </w:r>
    </w:p>
    <w:p w14:paraId="44BD3E5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y, S, Delling, U, Chen, CH, Rosen, CA, Sonenberg, N (1990) A bulge structure in HIV-1 TAR RNA is required for Tat binding and Tat-mediated trans-activa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65-1373.</w:t>
      </w:r>
    </w:p>
    <w:p w14:paraId="2B0CB94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ad, JS, Miller, J, Tai, J, Kim, A, Ghanam, RH, Summers, MF (2006) Structural basis for targeting HIV-1 Gag proteins to the plasma membrane for virus assembl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11364-11369.</w:t>
      </w:r>
    </w:p>
    <w:p w14:paraId="222D1C2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ksena, S, Sun, J, Chu, T, Emr, SD (2007) ESCRTing proteins in the endocytic pathway. </w:t>
      </w:r>
      <w:r w:rsidRPr="00A13747">
        <w:rPr>
          <w:rFonts w:ascii="Times New Roman" w:hAnsi="Times New Roman" w:cs="Times New Roman"/>
          <w:i/>
          <w:noProof/>
        </w:rPr>
        <w:t>Trends Biochem Sci</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561-573.</w:t>
      </w:r>
    </w:p>
    <w:p w14:paraId="379D0C6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276-278.</w:t>
      </w:r>
    </w:p>
    <w:p w14:paraId="1EF2CE2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minen, MO, Carr, JK, Burke, DS, McCutchan, FE (1995) Identification of breakpoints in intergenotypic recombinants of HIV type 1 by bootscanning.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423-1425.</w:t>
      </w:r>
    </w:p>
    <w:p w14:paraId="63DA664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dstrom, EG, Kaplan, JC (1987) Antiviral therapy in AIDS. Clinical pharmacological properties and therapeutic experience to date. </w:t>
      </w:r>
      <w:r w:rsidRPr="00A13747">
        <w:rPr>
          <w:rFonts w:ascii="Times New Roman" w:hAnsi="Times New Roman" w:cs="Times New Roman"/>
          <w:i/>
          <w:noProof/>
        </w:rPr>
        <w:t>Drugs</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372-390.</w:t>
      </w:r>
    </w:p>
    <w:p w14:paraId="4C91DA8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a) DNA sequencing with chain-terminating inhibitor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14:paraId="1278494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b) DNA sequencing with chain-terminating inhibitor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14:paraId="2B9EF38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2515–12527.</w:t>
      </w:r>
    </w:p>
    <w:p w14:paraId="0BF1E66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Hughes, SH, Arnold, E (2004) Designing anti-AIDS drugs targeting the major mechanism of HIV-1 RT resistance to nucleoside analog drugs. </w:t>
      </w:r>
      <w:r w:rsidRPr="00A13747">
        <w:rPr>
          <w:rFonts w:ascii="Times New Roman" w:hAnsi="Times New Roman" w:cs="Times New Roman"/>
          <w:i/>
          <w:noProof/>
        </w:rPr>
        <w:t>The International Journal of Biochemistry &amp; Cell Biology</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706-1715.</w:t>
      </w:r>
    </w:p>
    <w:p w14:paraId="5A21AFA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Marchand, B, Das, K, Himmel, DM, Parniak, MA, Hughes, SH, Arnold, E (2009) Structure and Function of HIV-1 Reverse Transcriptase: Molecular Mechanisms of Polymerization and Inhibition.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5</w:t>
      </w:r>
      <w:r w:rsidRPr="00A13747">
        <w:rPr>
          <w:rFonts w:ascii="Times New Roman" w:hAnsi="Times New Roman" w:cs="Times New Roman"/>
          <w:noProof/>
        </w:rPr>
        <w:t>: 693-713.</w:t>
      </w:r>
    </w:p>
    <w:p w14:paraId="595C5B2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99-1106.</w:t>
      </w:r>
    </w:p>
    <w:p w14:paraId="4721DDE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wai, ET, Baur, A, Struble, H, Peterlin, BM, Levy, JA, Cheng-Mayer, C (1994) Human immunodeficiency virus type 1 Nef associates with a cellular serine kinase in T lymphocyt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1539-1543.</w:t>
      </w:r>
    </w:p>
    <w:p w14:paraId="794BC97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afer, A, Bogerd, HP, Cullen, BR (2004) Specific packaging of APOBEC3G into HIV-1 virions is mediated by the nucleocapsid domain of the gag polyprotein precursor.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28</w:t>
      </w:r>
      <w:r w:rsidRPr="00A13747">
        <w:rPr>
          <w:rFonts w:ascii="Times New Roman" w:hAnsi="Times New Roman" w:cs="Times New Roman"/>
          <w:noProof/>
        </w:rPr>
        <w:t>: 163-168.</w:t>
      </w:r>
    </w:p>
    <w:p w14:paraId="6B7D3B3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bert, U, Ott, DE, Chertova, EN, Welker, R, Tessmer, U, Princiotta, MF, Bennink, JR, Krausslich, HG, Yewdell, JW (2000) Proteasome inhibition interferes with gag polyprotein processing, release, and maturation of HIV-1 and HIV-2.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3057-13062.</w:t>
      </w:r>
    </w:p>
    <w:p w14:paraId="3E567EF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urman, R, Brambilla, D, de Groot, T, Huang, D, Land, S, Bremer, J, Benders, I, Boucher, CA (2002) Underestimation of HIV type 1 drug resistance mutations: results from the ENVA-2 genotyping proficiency program.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243-248.</w:t>
      </w:r>
    </w:p>
    <w:p w14:paraId="17524BB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eelmeier, S, Schmidt, H, Turk, V, von der Helm, K (1988) Human immunodeficiency virus has an aspartic-type protease that can be inhibited by pepstatin A.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6612-6616.</w:t>
      </w:r>
    </w:p>
    <w:p w14:paraId="4B2F478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2</w:t>
      </w:r>
      <w:r w:rsidRPr="00A13747">
        <w:rPr>
          <w:rFonts w:ascii="Times New Roman" w:hAnsi="Times New Roman" w:cs="Times New Roman"/>
          <w:noProof/>
        </w:rPr>
        <w:t>: 70-78.</w:t>
      </w:r>
    </w:p>
    <w:p w14:paraId="6FD6F72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fer, RW, Merigan, TC (1995) New virologic tools for the design and analysis of clinical trial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325-1328.</w:t>
      </w:r>
    </w:p>
    <w:p w14:paraId="24D4847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h, VB, Shi, J, Hout, DR, Oztop, I, Krishnan, L, Ahn, J, Shotwell, MS, Engelman, A, Aiken, C (2013) The host proteins transportin SR2/TNPO3 and cyclophilin A exert opposing effects on HIV-1 uncoat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7</w:t>
      </w:r>
      <w:r w:rsidRPr="00A13747">
        <w:rPr>
          <w:rFonts w:ascii="Times New Roman" w:hAnsi="Times New Roman" w:cs="Times New Roman"/>
          <w:noProof/>
        </w:rPr>
        <w:t>: 422-432.</w:t>
      </w:r>
    </w:p>
    <w:p w14:paraId="07EA6EE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14:paraId="47AE153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2010)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14:paraId="7C70FC1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Robertson, DL, Hahn, BH (1995) Cross-Species Transmission and Recombination of 'AIDS' Viruses. </w:t>
      </w:r>
      <w:r w:rsidRPr="00A13747">
        <w:rPr>
          <w:rFonts w:ascii="Times New Roman" w:hAnsi="Times New Roman" w:cs="Times New Roman"/>
          <w:i/>
          <w:noProof/>
        </w:rPr>
        <w:t>Philosophical Transactions: Biological Sciences</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41-47.</w:t>
      </w:r>
    </w:p>
    <w:p w14:paraId="15846DD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Choi, JD, Malim, MH (2002) Isolation of a human gene that inhibits HIV-1 infection and is suppressed by the viral Vif protei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18</w:t>
      </w:r>
      <w:r w:rsidRPr="00A13747">
        <w:rPr>
          <w:rFonts w:ascii="Times New Roman" w:hAnsi="Times New Roman" w:cs="Times New Roman"/>
          <w:noProof/>
        </w:rPr>
        <w:t>: 646-650.</w:t>
      </w:r>
    </w:p>
    <w:p w14:paraId="1476259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Malim, MH (2003) The antiretroviral enzyme APOBEC3G is degraded by the proteasome in response to HIV-1 Vif.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404–1407.</w:t>
      </w:r>
    </w:p>
    <w:p w14:paraId="138C3DC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a) Next-generation DNA sequencing.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14:paraId="062B298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b) Next-generation DNA sequencing.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14:paraId="40E3F96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 C, Mellors, JW (1997) A recombinant retroviral system for rapid in vivo analysis of human immunodeficiency virus type 1 susceptibility to reverse transcriptase inhibitor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781-2785.</w:t>
      </w:r>
    </w:p>
    <w:p w14:paraId="04E3BF7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2</w:t>
      </w:r>
      <w:r w:rsidRPr="00A13747">
        <w:rPr>
          <w:rFonts w:ascii="Times New Roman" w:hAnsi="Times New Roman" w:cs="Times New Roman"/>
          <w:noProof/>
        </w:rPr>
        <w:t>: 2398-2402.</w:t>
      </w:r>
    </w:p>
    <w:p w14:paraId="3034B99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14:paraId="71C046F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A13747">
        <w:rPr>
          <w:rFonts w:ascii="Times New Roman" w:hAnsi="Times New Roman" w:cs="Times New Roman"/>
          <w:i/>
          <w:noProof/>
        </w:rPr>
        <w:t>Journal of Infectious Disease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14:paraId="786E862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14:paraId="431CA67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mons, A, Aluvihare, V, McMichael, A (2001) Nef triggers a transcriptional program in T cells imitating single-signal T cell activation and inducing HIV virulence mediators.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763-777.</w:t>
      </w:r>
    </w:p>
    <w:p w14:paraId="3D2BBEA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F, Mauclère, P, Roques, P, Loussert-Ajaka, I, Müller-Trutwin, MC, Saragosti, S, Georges-Courbot, MC, Barré-Sinoussi, F, Brun-Vézinet, F (1998a) Identification of a new human immunodeficiency virus type 1 distinct from group M and group O.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32-1037.</w:t>
      </w:r>
    </w:p>
    <w:p w14:paraId="523F1F0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JHM, Gaddis, NC, Fouchier, RAM, Malim, MH (1998b) Evidence for a newly discovered cellular anti-HIV-1 phenotype.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97-1400.</w:t>
      </w:r>
    </w:p>
    <w:p w14:paraId="5A965F7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V, Zennou, V, Murray, D, Huang, Y, Ho, DD, Bieniasz, PD (2005) Natural variation in Vif: differential impact on APOBEC3G/3F and a potential role in HIV-1 diversification. </w:t>
      </w:r>
      <w:r w:rsidRPr="00A13747">
        <w:rPr>
          <w:rFonts w:ascii="Times New Roman" w:hAnsi="Times New Roman" w:cs="Times New Roman"/>
          <w:i/>
          <w:noProof/>
        </w:rPr>
        <w:t>PLoS pathogens</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e6.</w:t>
      </w:r>
    </w:p>
    <w:p w14:paraId="55D9C8E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321-330.</w:t>
      </w:r>
    </w:p>
    <w:p w14:paraId="1EFD09E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luis-Cremer, N, Arion, D, Parniak*, MA (2000) Molecular mechanisms of HIV-1 resistance to nucleoside reverse transcriptase inhibitors (NRTIs). </w:t>
      </w:r>
      <w:r w:rsidRPr="00A13747">
        <w:rPr>
          <w:rFonts w:ascii="Times New Roman" w:hAnsi="Times New Roman" w:cs="Times New Roman"/>
          <w:i/>
          <w:noProof/>
        </w:rPr>
        <w:t>Cellular and Molecular Life Sciences CMLS</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1408-1422.</w:t>
      </w:r>
    </w:p>
    <w:p w14:paraId="6C70CCE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myth, RP, Davenport, MP, Mak, J (2012) The origin of genetic diversity in HIV-1. </w:t>
      </w:r>
      <w:r w:rsidRPr="00A13747">
        <w:rPr>
          <w:rFonts w:ascii="Times New Roman" w:hAnsi="Times New Roman" w:cs="Times New Roman"/>
          <w:i/>
          <w:noProof/>
        </w:rPr>
        <w:t>Virus Res</w:t>
      </w:r>
      <w:r w:rsidRPr="00A13747">
        <w:rPr>
          <w:rFonts w:ascii="Times New Roman" w:hAnsi="Times New Roman" w:cs="Times New Roman"/>
          <w:noProof/>
        </w:rPr>
        <w:t xml:space="preserve"> </w:t>
      </w:r>
      <w:r w:rsidRPr="00A13747">
        <w:rPr>
          <w:rFonts w:ascii="Times New Roman" w:hAnsi="Times New Roman" w:cs="Times New Roman"/>
          <w:b/>
          <w:noProof/>
        </w:rPr>
        <w:t>169</w:t>
      </w:r>
      <w:r w:rsidRPr="00A13747">
        <w:rPr>
          <w:rFonts w:ascii="Times New Roman" w:hAnsi="Times New Roman" w:cs="Times New Roman"/>
          <w:noProof/>
        </w:rPr>
        <w:t>: 415-429.</w:t>
      </w:r>
    </w:p>
    <w:p w14:paraId="3E71EE1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odroski, J, Rosen, C, Wong-Staal, F, Salahuddin, SZ, Popovic, M, Arya, S, Gallo, RC, Haseltine, WA (1985) Trans-acting transcriptional regulation of human T-cell leukemia virus type III long terminal repea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7</w:t>
      </w:r>
      <w:r w:rsidRPr="00A13747">
        <w:rPr>
          <w:rFonts w:ascii="Times New Roman" w:hAnsi="Times New Roman" w:cs="Times New Roman"/>
          <w:noProof/>
        </w:rPr>
        <w:t>: 171-173.</w:t>
      </w:r>
    </w:p>
    <w:p w14:paraId="33C8EF4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14:paraId="3E8F823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14:paraId="2282ECD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opak, K, de Noronha, C, Yonemoto, W, Greene, WC (2003) HIV-1 Vif blocks the antiviral activity of APOBEC3G by impairing both its translation and intracellular stability. </w:t>
      </w:r>
      <w:r w:rsidRPr="00A13747">
        <w:rPr>
          <w:rFonts w:ascii="Times New Roman" w:hAnsi="Times New Roman" w:cs="Times New Roman"/>
          <w:i/>
          <w:noProof/>
        </w:rPr>
        <w:t>Molecular cell</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591–601.</w:t>
      </w:r>
    </w:p>
    <w:p w14:paraId="13C3E54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ebel, K, Klimkait, T, Martin, MA (1988) A novel gene of HIV-1, vpu, and its 16-kilodalton produc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1</w:t>
      </w:r>
      <w:r w:rsidRPr="00A13747">
        <w:rPr>
          <w:rFonts w:ascii="Times New Roman" w:hAnsi="Times New Roman" w:cs="Times New Roman"/>
          <w:noProof/>
        </w:rPr>
        <w:t>: 1221-1223.</w:t>
      </w:r>
    </w:p>
    <w:p w14:paraId="5D404024"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A13747">
        <w:rPr>
          <w:rFonts w:ascii="Times New Roman" w:hAnsi="Times New Roman" w:cs="Times New Roman"/>
          <w:i/>
          <w:noProof/>
        </w:rPr>
        <w:t>J Clin Virol</w:t>
      </w:r>
      <w:r w:rsidRPr="00A13747">
        <w:rPr>
          <w:rFonts w:ascii="Times New Roman" w:hAnsi="Times New Roman" w:cs="Times New Roman"/>
          <w:noProof/>
        </w:rPr>
        <w:t xml:space="preserve"> </w:t>
      </w:r>
      <w:r w:rsidRPr="00A13747">
        <w:rPr>
          <w:rFonts w:ascii="Times New Roman" w:hAnsi="Times New Roman" w:cs="Times New Roman"/>
          <w:b/>
          <w:noProof/>
        </w:rPr>
        <w:t>54</w:t>
      </w:r>
      <w:r w:rsidRPr="00A13747">
        <w:rPr>
          <w:rFonts w:ascii="Times New Roman" w:hAnsi="Times New Roman" w:cs="Times New Roman"/>
          <w:noProof/>
        </w:rPr>
        <w:t>: 30-35.</w:t>
      </w:r>
    </w:p>
    <w:p w14:paraId="04E9936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hlmann, H, Berg, P (1992) Homologous recombination of copackaged retrovirus RNAs during reverse transcrip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2378-2388.</w:t>
      </w:r>
    </w:p>
    <w:p w14:paraId="0FC78BB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84-291.</w:t>
      </w:r>
    </w:p>
    <w:p w14:paraId="75489E8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an, K, Liu, J-h, Wang, J-h, Shen, S, Lu, M (1997) Atomic structure of a thermostable subdomain of HIV-1 gp4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2303-12308.</w:t>
      </w:r>
    </w:p>
    <w:p w14:paraId="7DF6D58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aylor, BS, Sobieszczyk, ME, McCutchan, FE, Hammer, SM (2008) The Challenge of HIV-1 Subtype Diversit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1590-1602.</w:t>
      </w:r>
    </w:p>
    <w:p w14:paraId="016B255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2118-2125.</w:t>
      </w:r>
    </w:p>
    <w:p w14:paraId="068541F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hompson, SR, Sarnow, P (2000) Regulation of host cell translation by viruses and effects on cell function. </w:t>
      </w:r>
      <w:r w:rsidRPr="00A13747">
        <w:rPr>
          <w:rFonts w:ascii="Times New Roman" w:hAnsi="Times New Roman" w:cs="Times New Roman"/>
          <w:i/>
          <w:noProof/>
        </w:rPr>
        <w:t>Curr Opin Microbiol</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366-370.</w:t>
      </w:r>
    </w:p>
    <w:p w14:paraId="4140912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isdale, M, Kemp, SD, Parry, NR, Larder, BA (1993) Rapid in vitro selection of human immunodeficiency virus type 1 resistant to 3'-thiacytidine inhibitors due to a mutation in the YMDD region of reverse transcript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5653-5656.</w:t>
      </w:r>
    </w:p>
    <w:p w14:paraId="650C494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ovanabutra, S, Robison, V, Wongtrakul, J, Sennum, S, Suriyanon, V, Kingkeow, D, Kawichai, S, Tanan, P, Duerr, A, Nelson, KE (2002) Male viral load and heterosexual transmission of HIV-1 subtype E in northern Thailand.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9</w:t>
      </w:r>
      <w:r w:rsidRPr="00A13747">
        <w:rPr>
          <w:rFonts w:ascii="Times New Roman" w:hAnsi="Times New Roman" w:cs="Times New Roman"/>
          <w:noProof/>
        </w:rPr>
        <w:t>: 275-283.</w:t>
      </w:r>
    </w:p>
    <w:p w14:paraId="236422C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siodras, S, Mantzoros, C, Hammer, S, Samore, M (2000) Effects of protease inhibitors on hyperglycemia, hyperlipidemia, and lipodystrophy: a 5-year cohort study.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60</w:t>
      </w:r>
      <w:r w:rsidRPr="00A13747">
        <w:rPr>
          <w:rFonts w:ascii="Times New Roman" w:hAnsi="Times New Roman" w:cs="Times New Roman"/>
          <w:noProof/>
        </w:rPr>
        <w:t>: 2050-2056.</w:t>
      </w:r>
    </w:p>
    <w:p w14:paraId="5396FB0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UNAIDS (2012) Global Report 2012: UNAIDS Report on the Global AIDS Epidemic. ebookpartnership. com.</w:t>
      </w:r>
    </w:p>
    <w:p w14:paraId="6229AB2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Dorsey, BD, Schleif, WA, Levin, RB, McDaniel, SL, Darke, PL, Zugay, J, Quintero, JC, Blahy, OM, Roth, E (1994) L-735,524: an orally bioavailable human immunodeficiency virus type 1 protease inhibitor.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4096-4100.</w:t>
      </w:r>
    </w:p>
    <w:p w14:paraId="73983FC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Guare, JP, deSolms, SJ, Sanders, WM, Giuliani, EA, Young, SD, Darke, PL, Zugay, J, Sigal, IS, Schleif, WA, et al. (1991) L-687,908, a potent hydroxyethylene-containing HIV protease inhibitor. </w:t>
      </w:r>
      <w:r w:rsidRPr="00A13747">
        <w:rPr>
          <w:rFonts w:ascii="Times New Roman" w:hAnsi="Times New Roman" w:cs="Times New Roman"/>
          <w:i/>
          <w:noProof/>
        </w:rPr>
        <w:t>J Med Chem</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1225-1228.</w:t>
      </w:r>
    </w:p>
    <w:p w14:paraId="32D28C4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llari, A, Holzmayer, V, Harris, B, Yamaguchi, J, Ngansop, C, Makamche, F, Mbanya, D, Kaptué, L, Ndembi, N, Gürtler, L, Devare, S, Brennan, CA (2011) Confirmation of Putative HIV-1 Group P in Camero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403-1407.</w:t>
      </w:r>
    </w:p>
    <w:p w14:paraId="525B7BD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66-1171.</w:t>
      </w:r>
    </w:p>
    <w:p w14:paraId="1AAAEC5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2001) Study of the impact of HIV genotypic drug resistance testing on therapy efficacy. </w:t>
      </w:r>
      <w:r w:rsidRPr="00A13747">
        <w:rPr>
          <w:rFonts w:ascii="Times New Roman" w:hAnsi="Times New Roman" w:cs="Times New Roman"/>
          <w:i/>
          <w:noProof/>
        </w:rPr>
        <w:t>Verhandelingen - Koninklijke Academie voor Geneeskunde van België</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447-473.</w:t>
      </w:r>
    </w:p>
    <w:p w14:paraId="2A392AB5"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529-537.</w:t>
      </w:r>
    </w:p>
    <w:p w14:paraId="6E28339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DEN HAESEVELDE, MM, Peeters, M, JANNES, G, JANSSENS, W, VAN DER GROEN, G, SHARP, PM, SAMAN, E (1996) Sequence analysis of a highly divergent HIV-1-related lentivirus isolated from a wild captured chimpanze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21</w:t>
      </w:r>
      <w:r w:rsidRPr="00A13747">
        <w:rPr>
          <w:rFonts w:ascii="Times New Roman" w:hAnsi="Times New Roman" w:cs="Times New Roman"/>
          <w:noProof/>
        </w:rPr>
        <w:t>: 346–350.</w:t>
      </w:r>
    </w:p>
    <w:p w14:paraId="174F75B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rghese, V, Wang, E, Babrzadeh, F, Bachmann, MH, Shahriar, R, Liu, T, Mappala, SJ, Gharizadeh, B, Fessel, WJ, Katzenstein, D, Kassaye, S, Shafer, RW (2010) Nucleic acid template and the risk of a PCR-Induced HIV-1 drug resistance mutation.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0992.</w:t>
      </w:r>
    </w:p>
    <w:p w14:paraId="5E644CF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ella, S, Schwartlander, B, Sow, SP, Eholie, SP, Murphy, RL (2012) The history of antiretroviral therapy and of its implementation in resource-limited areas of the world.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231-1241.</w:t>
      </w:r>
    </w:p>
    <w:p w14:paraId="48EA7FB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401-407.</w:t>
      </w:r>
    </w:p>
    <w:p w14:paraId="6733833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2</w:t>
      </w:r>
      <w:r w:rsidRPr="00A13747">
        <w:rPr>
          <w:rFonts w:ascii="Times New Roman" w:hAnsi="Times New Roman" w:cs="Times New Roman"/>
          <w:noProof/>
        </w:rPr>
        <w:t>: 941-949.</w:t>
      </w:r>
    </w:p>
    <w:p w14:paraId="3E3D19F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n Schwedler, U, Song, J, Aiken, C, Trono, D (1993) Vif is crucial for human immunodeficiency virus type 1 proviral DNA synthesis in infecte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945-4955.</w:t>
      </w:r>
    </w:p>
    <w:p w14:paraId="4918E0E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in-Hobson, S, Sonigo, P, Danos, O, Cole, S, Alizon, M (1985) Nucleotide sequence of the AIDS virus, LAV.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40</w:t>
      </w:r>
      <w:r w:rsidRPr="00A13747">
        <w:rPr>
          <w:rFonts w:ascii="Times New Roman" w:hAnsi="Times New Roman" w:cs="Times New Roman"/>
          <w:noProof/>
        </w:rPr>
        <w:t>: 9–17.</w:t>
      </w:r>
    </w:p>
    <w:p w14:paraId="5A79F50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 Mitsuya, Y, Gharizadeh, B, Ronaghi, M, Shafer, RW (2007) Characterization of mutation spectra with ultra-deep pyrosequencing: application to HIV-1 drug resistance.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1195-1201.</w:t>
      </w:r>
    </w:p>
    <w:p w14:paraId="13B932C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T, Barklis, E (1993) Assembly, processing, and infectivity of human immunodeficiency virus type 1 gag mutant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264–4273.</w:t>
      </w:r>
    </w:p>
    <w:p w14:paraId="42DEE3F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R-R, Yang, L-M, Wang, Y-H, Pang, W, Tam, S-C, Tien, P, Zheng, Y-T (2009) Sifuvirtide, a potent HIV fusion inhibitor peptide.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382</w:t>
      </w:r>
      <w:r w:rsidRPr="00A13747">
        <w:rPr>
          <w:rFonts w:ascii="Times New Roman" w:hAnsi="Times New Roman" w:cs="Times New Roman"/>
          <w:noProof/>
        </w:rPr>
        <w:t>: 540-544.</w:t>
      </w:r>
    </w:p>
    <w:p w14:paraId="7BDBB651"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rd, JW, Grindon, AJ, Feorino, PM, Schable, C, Parvin, M, Allen, JR (1986) Laboratory and epidemiologic evaluation of an enzyme immunoassay for antibodies to HTLV-III.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56</w:t>
      </w:r>
      <w:r w:rsidRPr="00A13747">
        <w:rPr>
          <w:rFonts w:ascii="Times New Roman" w:hAnsi="Times New Roman" w:cs="Times New Roman"/>
          <w:noProof/>
        </w:rPr>
        <w:t>: 357-361.</w:t>
      </w:r>
    </w:p>
    <w:p w14:paraId="36EE47D9"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843-849.</w:t>
      </w:r>
    </w:p>
    <w:p w14:paraId="6E47249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inberg, JL, Kovarik, CL (2010) The WHO Clinical Staging System for HIV/AIDS. </w:t>
      </w:r>
      <w:r w:rsidRPr="00A13747">
        <w:rPr>
          <w:rFonts w:ascii="Times New Roman" w:hAnsi="Times New Roman" w:cs="Times New Roman"/>
          <w:i/>
          <w:noProof/>
        </w:rPr>
        <w:t>Virtual Mentor</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02-206.</w:t>
      </w:r>
    </w:p>
    <w:p w14:paraId="3A5305F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stby, M, van der Ryst, E (2005) CCR5 antagonists: host-targeted antivirals for the treatment of HIV infection. </w:t>
      </w:r>
      <w:r w:rsidRPr="00A13747">
        <w:rPr>
          <w:rFonts w:ascii="Times New Roman" w:hAnsi="Times New Roman" w:cs="Times New Roman"/>
          <w:i/>
          <w:noProof/>
        </w:rPr>
        <w:t>Antivir Chem Chemo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339-354.</w:t>
      </w:r>
    </w:p>
    <w:p w14:paraId="1E18208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heeler, J, McHale, M, Jackson, V, Penny, M (2007) Assessing theoretical risk and benefit suggested by genetic association studies of CCR5: experience in a drug development programme for maraviroc. </w:t>
      </w:r>
      <w:r w:rsidRPr="00A13747">
        <w:rPr>
          <w:rFonts w:ascii="Times New Roman" w:hAnsi="Times New Roman" w:cs="Times New Roman"/>
          <w:i/>
          <w:noProof/>
        </w:rPr>
        <w:t>Antiviral therap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33.</w:t>
      </w:r>
    </w:p>
    <w:p w14:paraId="1EA3DDE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egand, HL, Doehle, BP, Bogerd, HP, Cullen, BR (2004) A second human antiretroviral factor, APOBEC3F, is suppressed by the HIV-1 and HIV-2 Vif proteins. </w:t>
      </w:r>
      <w:r w:rsidRPr="00A13747">
        <w:rPr>
          <w:rFonts w:ascii="Times New Roman" w:hAnsi="Times New Roman" w:cs="Times New Roman"/>
          <w:i/>
          <w:noProof/>
        </w:rPr>
        <w:t>The EMBO Journal</w:t>
      </w:r>
      <w:r w:rsidRPr="00A13747">
        <w:rPr>
          <w:rFonts w:ascii="Times New Roman" w:hAnsi="Times New Roman" w:cs="Times New Roman"/>
          <w:noProof/>
        </w:rPr>
        <w:t xml:space="preserve"> </w:t>
      </w:r>
      <w:r w:rsidRPr="00A13747">
        <w:rPr>
          <w:rFonts w:ascii="Times New Roman" w:hAnsi="Times New Roman" w:cs="Times New Roman"/>
          <w:b/>
          <w:noProof/>
        </w:rPr>
        <w:t>23</w:t>
      </w:r>
      <w:r w:rsidRPr="00A13747">
        <w:rPr>
          <w:rFonts w:ascii="Times New Roman" w:hAnsi="Times New Roman" w:cs="Times New Roman"/>
          <w:noProof/>
        </w:rPr>
        <w:t>: 2451-2458.</w:t>
      </w:r>
    </w:p>
    <w:p w14:paraId="0F8526D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egers, K, Rutter, G, Kottler, H, Tessmer, U, Hohenberg, H, Krausslich, HG (1998) Sequential steps in human immunodeficiency virus particle maturation revealed by alterations of individual Gag polyprotein cleavage sites.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2846-2854.</w:t>
      </w:r>
    </w:p>
    <w:p w14:paraId="022EB403"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d, C, Greenwell, T, Matthews, T (1993) A synthetic peptide from HIV-1 gp41 is a potent inhibitor of virus-mediated cell-cell fus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051-1053.</w:t>
      </w:r>
    </w:p>
    <w:p w14:paraId="54BC7E4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ley, RL, Maldarelli, F, Martin, MA, Strebel, K (1992) Human immunodeficiency virus type 1 Vpu protein induces rapid degradation of CD4.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193-7200.</w:t>
      </w:r>
    </w:p>
    <w:p w14:paraId="5E45438F"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fsy, C, Hauer, L, Michaelis, B, Cohen, J, Padian, N, Evans, L, Levy, J (1986) Isolation of AIDS-associated retrovirus from genital secretions of women with antibodies to the virus.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27–529.</w:t>
      </w:r>
    </w:p>
    <w:p w14:paraId="223DA6A8"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ods, CK, Brumme, CJ, Liu, TF, Chui, CK, Chu, AL, Wynhoven, B, Hall, TA, Trevino, C, Shafer, RW, Harrigan, PR (2012) Automating HIV drug resistance genotyping with RECall, a freely accessible sequence analysis tool.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1936-1942.</w:t>
      </w:r>
    </w:p>
    <w:p w14:paraId="322F4F7A"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robey, M, Gemmel, M, Teuwen, DE, Haselkorn, T, Kunstman, K, Bunce, M, Muyembe, JJ, Kabongo, JM, Kalengayi, RM, Van Marck, E, Gilbert, MT, Wolinsky, SM (2008) Direct evidence of extensive diversity of HIV-1 in Kinshasa by 1960.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661-664.</w:t>
      </w:r>
    </w:p>
    <w:p w14:paraId="5C08C9FE"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Gerard, NP, Wyatt, R, Choe, H, Parolin, C, Ruffing, N, Borsetti, A, Cardoso, AA, Desjardin, E, Newman, W, Gerard, C, Sodroski, J (1996) CD4-induced interaction of primary HIV-1 gp120 glycoproteins with the chemokine receptor CCR-5.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84</w:t>
      </w:r>
      <w:r w:rsidRPr="00A13747">
        <w:rPr>
          <w:rFonts w:ascii="Times New Roman" w:hAnsi="Times New Roman" w:cs="Times New Roman"/>
          <w:noProof/>
        </w:rPr>
        <w:t>: 179-183.</w:t>
      </w:r>
    </w:p>
    <w:p w14:paraId="583A0AD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6</w:t>
      </w:r>
      <w:r w:rsidRPr="00A13747">
        <w:rPr>
          <w:rFonts w:ascii="Times New Roman" w:hAnsi="Times New Roman" w:cs="Times New Roman"/>
          <w:noProof/>
        </w:rPr>
        <w:t>: 1373-1381.</w:t>
      </w:r>
    </w:p>
    <w:p w14:paraId="45BE8D5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Yang, YL, Wang, G, Dorman, K, Kaplan, AH (1996) Long polymerase chain reaction amplification of heterogeneous HIV type 1 templates produces recombination at a relatively high frequenc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3-306.</w:t>
      </w:r>
    </w:p>
    <w:p w14:paraId="3A41BF30"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H, Yang, B, Pomerantz, RJ, Zhang, C, Arunachalam, SC, Gao, L (2003) The cytidine deaminase CEM15 induces hypermutation in newly synthesized HIV-1 D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4-98.</w:t>
      </w:r>
    </w:p>
    <w:p w14:paraId="07507A32"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M, Foley, B, Schultz, AK, Macke, JP, Bulla, I, Stanke, M, Morgenstern, B, Korber, B, Leitner, T (2010) The role of recombination in the emergence of a complex and dynamic HIV epidemic.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25.</w:t>
      </w:r>
    </w:p>
    <w:p w14:paraId="356C76E7"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Y, Qian, H, Love, Z, Barklis, E (1998) Analysis of the Assembly Function of the Human Immunodeficiency Virus Type 1 Gag Protein Nucleocapsid Doma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782-1789.</w:t>
      </w:r>
    </w:p>
    <w:p w14:paraId="1D1A523D"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ou, W, Resh, MD (1996) Differential membrane binding of the human immunodeficiency virus type 1 matrix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0</w:t>
      </w:r>
      <w:r w:rsidRPr="00A13747">
        <w:rPr>
          <w:rFonts w:ascii="Times New Roman" w:hAnsi="Times New Roman" w:cs="Times New Roman"/>
          <w:noProof/>
        </w:rPr>
        <w:t>: 8540-8548.</w:t>
      </w:r>
    </w:p>
    <w:p w14:paraId="15D1AB3B"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u, T, Korber, BT, Nahmias, AJ, Hooper, E, Sharp, PM, Ho, DD (1998) An African HIV-1 sequence from 1959 and implications for the origin of the epidemic.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594-597.</w:t>
      </w:r>
    </w:p>
    <w:p w14:paraId="27A2AB56"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iegler, J, Johnson, R, Cooper, D, Gold, J (1985) Postnatal transmission of AIDS-associated retrovirus from mother to infant.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5</w:t>
      </w:r>
      <w:r w:rsidRPr="00A13747">
        <w:rPr>
          <w:rFonts w:ascii="Times New Roman" w:hAnsi="Times New Roman" w:cs="Times New Roman"/>
          <w:noProof/>
        </w:rPr>
        <w:t>: 896–898.</w:t>
      </w:r>
    </w:p>
    <w:p w14:paraId="2693BEDC" w14:textId="77777777"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31</w:t>
      </w:r>
      <w:r w:rsidRPr="00A13747">
        <w:rPr>
          <w:rFonts w:ascii="Times New Roman" w:hAnsi="Times New Roman" w:cs="Times New Roman"/>
          <w:noProof/>
        </w:rPr>
        <w:t>: 813-821.</w:t>
      </w:r>
    </w:p>
    <w:p w14:paraId="0D0DD5BE" w14:textId="77777777" w:rsidR="00F03E67" w:rsidRPr="00A13747" w:rsidRDefault="00F03E67">
      <w:pPr>
        <w:ind w:left="720" w:hanging="720"/>
        <w:jc w:val="both"/>
        <w:rPr>
          <w:rFonts w:ascii="Times New Roman" w:hAnsi="Times New Roman" w:cs="Times New Roman"/>
          <w:noProof/>
        </w:rPr>
      </w:pPr>
    </w:p>
    <w:p w14:paraId="66CD8900" w14:textId="77777777" w:rsidR="00F96BBA" w:rsidRPr="00A13747" w:rsidRDefault="00396871" w:rsidP="006444DD">
      <w:pPr>
        <w:spacing w:line="480" w:lineRule="auto"/>
        <w:jc w:val="both"/>
        <w:rPr>
          <w:rFonts w:ascii="Times New Roman" w:hAnsi="Times New Roman" w:cs="Times New Roman"/>
        </w:rPr>
      </w:pPr>
      <w:r w:rsidRPr="00A13747">
        <w:rPr>
          <w:rFonts w:ascii="Times New Roman" w:hAnsi="Times New Roman" w:cs="Times New Roman"/>
        </w:rPr>
        <w:fldChar w:fldCharType="end"/>
      </w:r>
    </w:p>
    <w:sectPr w:rsidR="00F96BBA" w:rsidRPr="00A13747" w:rsidSect="00F96BBA">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imon Travers" w:date="2014-03-25T09:22:00Z" w:initials="OU">
    <w:p w14:paraId="649D98BE" w14:textId="291C4194" w:rsidR="00F9039B" w:rsidRDefault="00F9039B">
      <w:pPr>
        <w:pStyle w:val="CommentText"/>
      </w:pPr>
      <w:r>
        <w:rPr>
          <w:rStyle w:val="CommentReference"/>
        </w:rPr>
        <w:annotationRef/>
      </w:r>
      <w:r>
        <w:t>You keep talking about failure through resistance as if its inevitable…its not…many individuals perform very well on therapy.</w:t>
      </w:r>
    </w:p>
    <w:p w14:paraId="1963EA32" w14:textId="77777777" w:rsidR="00F9039B" w:rsidRDefault="00F9039B">
      <w:pPr>
        <w:pStyle w:val="CommentText"/>
      </w:pPr>
    </w:p>
    <w:p w14:paraId="3C0C9432" w14:textId="5E1C5FAC" w:rsidR="00F9039B" w:rsidRDefault="00F9039B">
      <w:pPr>
        <w:pStyle w:val="CommentText"/>
      </w:pPr>
      <w:r>
        <w:t>Introduce stats detailing the number of people failing on the various therapy regimens.</w:t>
      </w:r>
    </w:p>
  </w:comment>
  <w:comment w:id="1" w:author="Simon Travers" w:date="2014-03-25T09:17:00Z" w:initials="OU">
    <w:p w14:paraId="06B69A19" w14:textId="53D4FBF7" w:rsidR="00F9039B" w:rsidRDefault="00F9039B">
      <w:pPr>
        <w:pStyle w:val="CommentText"/>
      </w:pPr>
      <w:r>
        <w:rPr>
          <w:rStyle w:val="CommentReference"/>
        </w:rPr>
        <w:annotationRef/>
      </w:r>
      <w:r>
        <w:t>Does it always?  You need to fully clarify when/how failure occurs.  Its not a predestined thing…many people can quite happily live on one regimen with no failure.</w:t>
      </w:r>
    </w:p>
  </w:comment>
  <w:comment w:id="2" w:author="Simon Travers" w:date="2014-03-25T09:18:00Z" w:initials="OU">
    <w:p w14:paraId="2CD32572" w14:textId="46879E66" w:rsidR="00F9039B" w:rsidRDefault="00F9039B">
      <w:pPr>
        <w:pStyle w:val="CommentText"/>
      </w:pPr>
      <w:r>
        <w:rPr>
          <w:rStyle w:val="CommentReference"/>
        </w:rPr>
        <w:annotationRef/>
      </w:r>
      <w:r>
        <w:t>But is there a high turnover when treatment is working?!</w:t>
      </w:r>
    </w:p>
  </w:comment>
  <w:comment w:id="12" w:author="Simon Travers" w:date="2014-03-25T09:20:00Z" w:initials="OU">
    <w:p w14:paraId="36E96B85" w14:textId="7F779EE4" w:rsidR="00F9039B" w:rsidRDefault="00F9039B">
      <w:pPr>
        <w:pStyle w:val="CommentText"/>
      </w:pPr>
      <w:r>
        <w:rPr>
          <w:rStyle w:val="CommentReference"/>
        </w:rPr>
        <w:annotationRef/>
      </w:r>
      <w:r>
        <w:t>Always?!</w:t>
      </w:r>
    </w:p>
  </w:comment>
  <w:comment w:id="18" w:author="Simon Travers" w:date="2014-03-25T09:21:00Z" w:initials="OU">
    <w:p w14:paraId="75E51F77" w14:textId="3DC90A51" w:rsidR="00F9039B" w:rsidRDefault="00F9039B">
      <w:pPr>
        <w:pStyle w:val="CommentText"/>
      </w:pPr>
      <w:r>
        <w:rPr>
          <w:rStyle w:val="CommentReference"/>
        </w:rPr>
        <w:annotationRef/>
      </w:r>
      <w:r>
        <w:t>Always?</w:t>
      </w:r>
    </w:p>
  </w:comment>
  <w:comment w:id="19" w:author="Simon Travers" w:date="2014-03-25T10:16:00Z" w:initials="OU">
    <w:p w14:paraId="0D227C85" w14:textId="2D8301E7" w:rsidR="00F9039B" w:rsidRDefault="00F9039B">
      <w:pPr>
        <w:pStyle w:val="CommentText"/>
      </w:pPr>
      <w:r>
        <w:rPr>
          <w:rStyle w:val="CommentReference"/>
        </w:rPr>
        <w:annotationRef/>
      </w:r>
      <w:r>
        <w:t>You need to expand on this…why?</w:t>
      </w:r>
    </w:p>
  </w:comment>
  <w:comment w:id="20" w:author="Simon Travers" w:date="2014-03-25T10:18:00Z" w:initials="OU">
    <w:p w14:paraId="6744C18F" w14:textId="671F62D5" w:rsidR="00F9039B" w:rsidRDefault="00F9039B">
      <w:pPr>
        <w:pStyle w:val="CommentText"/>
      </w:pPr>
      <w:r>
        <w:rPr>
          <w:rStyle w:val="CommentReference"/>
        </w:rPr>
        <w:annotationRef/>
      </w:r>
      <w:r>
        <w:t>Is this how it works?!  What about the scoring algorithm?</w:t>
      </w:r>
    </w:p>
  </w:comment>
  <w:comment w:id="37" w:author="Simon Travers" w:date="2014-03-25T14:25:00Z" w:initials="OU">
    <w:p w14:paraId="6BC408AE" w14:textId="5EABC1B1" w:rsidR="00F9039B" w:rsidRDefault="00F9039B">
      <w:pPr>
        <w:pStyle w:val="CommentText"/>
      </w:pPr>
      <w:r>
        <w:rPr>
          <w:rStyle w:val="CommentReference"/>
        </w:rPr>
        <w:annotationRef/>
      </w:r>
      <w:r>
        <w:t>The other really important thing that you haven’t mentioned at all is the cost factor?  That was really the whole reason why we started developing Seq2Res….its essential you talk about it here!</w:t>
      </w:r>
    </w:p>
  </w:comment>
  <w:comment w:id="38" w:author="Simon Travers" w:date="2014-03-25T14:26:00Z" w:initials="OU">
    <w:p w14:paraId="2DB9E6D8" w14:textId="6FD61F2A" w:rsidR="00F9039B" w:rsidRDefault="00F9039B">
      <w:pPr>
        <w:pStyle w:val="CommentText"/>
      </w:pPr>
      <w:r>
        <w:rPr>
          <w:rStyle w:val="CommentReference"/>
        </w:rPr>
        <w:annotationRef/>
      </w:r>
      <w:r>
        <w:t>In the previous sentence you describe them as HTS and then use NGS in the very next sentence!</w:t>
      </w:r>
    </w:p>
  </w:comment>
  <w:comment w:id="39" w:author="Simon Travers" w:date="2014-03-25T14:40:00Z" w:initials="OU">
    <w:p w14:paraId="02807D5C" w14:textId="79D4498B" w:rsidR="00F9039B" w:rsidRDefault="00F9039B">
      <w:pPr>
        <w:pStyle w:val="CommentText"/>
      </w:pPr>
      <w:r>
        <w:rPr>
          <w:rStyle w:val="CommentReference"/>
        </w:rPr>
        <w:annotationRef/>
      </w:r>
      <w:r>
        <w:t>Pac Bio?  You talk about it later!</w:t>
      </w:r>
    </w:p>
  </w:comment>
  <w:comment w:id="45" w:author="Simon Travers" w:date="2014-03-25T14:37:00Z" w:initials="OU">
    <w:p w14:paraId="68FD9875" w14:textId="2A1C0EB2" w:rsidR="00F9039B" w:rsidRDefault="00F9039B">
      <w:pPr>
        <w:pStyle w:val="CommentText"/>
      </w:pPr>
      <w:r>
        <w:rPr>
          <w:rStyle w:val="CommentReference"/>
        </w:rPr>
        <w:annotationRef/>
      </w:r>
      <w:r>
        <w:t>This sentence is randomly stuck in here!  Perhaps think about moving it to elsewhere.</w:t>
      </w:r>
    </w:p>
  </w:comment>
  <w:comment w:id="46" w:author="Simon Travers" w:date="2014-03-25T14:39:00Z" w:initials="OU">
    <w:p w14:paraId="116C7F5C" w14:textId="3016D181" w:rsidR="00F9039B" w:rsidRDefault="00F9039B">
      <w:pPr>
        <w:pStyle w:val="CommentText"/>
      </w:pPr>
      <w:r>
        <w:rPr>
          <w:rStyle w:val="CommentReference"/>
        </w:rPr>
        <w:annotationRef/>
      </w:r>
      <w:r>
        <w:t>Again this is a random adition.  I think its best to discuss the application of the various approaches to HIV-DRT later rather than just including random statements as you describe each method.</w:t>
      </w:r>
    </w:p>
  </w:comment>
  <w:comment w:id="52" w:author="Simon Travers" w:date="2014-03-25T14:41:00Z" w:initials="OU">
    <w:p w14:paraId="60164F5B" w14:textId="3CFF02D2" w:rsidR="00F9039B" w:rsidRDefault="00F9039B">
      <w:pPr>
        <w:pStyle w:val="CommentText"/>
      </w:pPr>
      <w:r>
        <w:rPr>
          <w:rStyle w:val="CommentReference"/>
        </w:rPr>
        <w:annotationRef/>
      </w:r>
      <w:r>
        <w:t>You’ve literally just said that….you MUST proof read before you send me stuff..its not my job.</w:t>
      </w:r>
    </w:p>
  </w:comment>
  <w:comment w:id="57" w:author="Simon Travers" w:date="2014-03-25T14:41:00Z" w:initials="OU">
    <w:p w14:paraId="1E1C1546" w14:textId="6DFBE671" w:rsidR="00F9039B" w:rsidRDefault="00F9039B">
      <w:pPr>
        <w:pStyle w:val="CommentText"/>
      </w:pPr>
      <w:r>
        <w:rPr>
          <w:rStyle w:val="CommentReference"/>
        </w:rPr>
        <w:annotationRef/>
      </w:r>
      <w:r>
        <w:t>Error rate?!</w:t>
      </w:r>
    </w:p>
  </w:comment>
  <w:comment w:id="59" w:author="Simon Travers" w:date="2014-02-15T20:13:00Z" w:initials="OU">
    <w:p w14:paraId="760DC0EE" w14:textId="77777777" w:rsidR="00F9039B" w:rsidRDefault="00F9039B" w:rsidP="00970C29">
      <w:pPr>
        <w:pStyle w:val="CommentText"/>
      </w:pPr>
      <w:r>
        <w:rPr>
          <w:rStyle w:val="CommentReference"/>
        </w:rPr>
        <w:annotationRef/>
      </w:r>
      <w:r>
        <w:t>If you haven’t mentioned it before hand then this is  a good place to talk about Sanger’s ability to only identify variants down to 20%.</w:t>
      </w:r>
    </w:p>
  </w:comment>
  <w:comment w:id="60" w:author="Simon Travers" w:date="2014-03-25T14:44:00Z" w:initials="OU">
    <w:p w14:paraId="0DD2CE2E" w14:textId="0AE87BC2" w:rsidR="00F9039B" w:rsidRDefault="00F9039B">
      <w:pPr>
        <w:pStyle w:val="CommentText"/>
      </w:pPr>
      <w:r>
        <w:rPr>
          <w:rStyle w:val="CommentReference"/>
        </w:rPr>
        <w:annotationRef/>
      </w:r>
      <w:r>
        <w:t>COST COST COST!!!!!!</w:t>
      </w:r>
    </w:p>
  </w:comment>
  <w:comment w:id="61" w:author="Simon Travers" w:date="2014-03-25T14:44:00Z" w:initials="OU">
    <w:p w14:paraId="13E065D2" w14:textId="4FD2DB68" w:rsidR="00F9039B" w:rsidRDefault="00F9039B">
      <w:pPr>
        <w:pStyle w:val="CommentText"/>
      </w:pPr>
      <w:r>
        <w:rPr>
          <w:rStyle w:val="CommentReference"/>
        </w:rPr>
        <w:annotationRef/>
      </w:r>
      <w:r>
        <w:t>For what?</w:t>
      </w:r>
    </w:p>
  </w:comment>
  <w:comment w:id="63" w:author="Simon Travers" w:date="2014-03-25T14:47:00Z" w:initials="OU">
    <w:p w14:paraId="5E454231" w14:textId="06510DD6" w:rsidR="00F9039B" w:rsidRDefault="00F9039B">
      <w:pPr>
        <w:pStyle w:val="CommentText"/>
      </w:pPr>
      <w:r>
        <w:rPr>
          <w:rStyle w:val="CommentReference"/>
        </w:rPr>
        <w:annotationRef/>
      </w:r>
      <w:r>
        <w:t>Are you just talking about Roche/454 or all platforms…its not clear.</w:t>
      </w:r>
    </w:p>
  </w:comment>
  <w:comment w:id="65" w:author="Simon Travers" w:date="2014-03-25T14:50:00Z" w:initials="OU">
    <w:p w14:paraId="6BED8993" w14:textId="4FE62669" w:rsidR="00F9039B" w:rsidRDefault="00F9039B">
      <w:pPr>
        <w:pStyle w:val="CommentText"/>
      </w:pPr>
      <w:r>
        <w:rPr>
          <w:rStyle w:val="CommentReference"/>
        </w:rPr>
        <w:annotationRef/>
      </w:r>
      <w:r>
        <w:t>This sentence reads like there’s something missing and that two sentence have accidentally been stuck together….fix it.</w:t>
      </w:r>
    </w:p>
  </w:comment>
  <w:comment w:id="75" w:author="Simon Travers" w:date="2014-03-25T14:51:00Z" w:initials="OU">
    <w:p w14:paraId="4B5C6C3A" w14:textId="454DD469" w:rsidR="00F9039B" w:rsidRDefault="00F9039B">
      <w:pPr>
        <w:pStyle w:val="CommentText"/>
      </w:pPr>
      <w:r>
        <w:rPr>
          <w:rStyle w:val="CommentReference"/>
        </w:rPr>
        <w:annotationRef/>
      </w:r>
      <w:r>
        <w:t xml:space="preserve">Choose an acronym and use it….you MUST be consistent…it makes for very frustrating reading at the moment… </w:t>
      </w:r>
    </w:p>
  </w:comment>
  <w:comment w:id="87" w:author="Simon Travers" w:date="2014-03-25T14:54:00Z" w:initials="OU">
    <w:p w14:paraId="092375A1" w14:textId="717367C9" w:rsidR="00F9039B" w:rsidRDefault="00F9039B">
      <w:pPr>
        <w:pStyle w:val="CommentText"/>
      </w:pPr>
      <w:r>
        <w:rPr>
          <w:rStyle w:val="CommentReference"/>
        </w:rPr>
        <w:annotationRef/>
      </w:r>
      <w:r>
        <w:t>VERY poor description….reword.</w:t>
      </w:r>
    </w:p>
  </w:comment>
  <w:comment w:id="90" w:author="Simon Travers" w:date="2014-03-25T15:02:00Z" w:initials="OU">
    <w:p w14:paraId="73618B45" w14:textId="1E3E3656" w:rsidR="00F9039B" w:rsidRDefault="00F9039B">
      <w:pPr>
        <w:pStyle w:val="CommentText"/>
      </w:pPr>
      <w:r>
        <w:rPr>
          <w:rStyle w:val="CommentReference"/>
        </w:rPr>
        <w:annotationRef/>
      </w:r>
      <w:r>
        <w:t>Down to what percentage of viral variants.  Talk about error rates and how these affect how deep you can go.</w:t>
      </w:r>
      <w:r w:rsidR="00E7528C">
        <w:t xml:space="preserve">  Its that type of discussion that makes it a PhD intro.</w:t>
      </w:r>
    </w:p>
  </w:comment>
  <w:comment w:id="92" w:author="Simon Travers" w:date="2014-03-25T15:05:00Z" w:initials="OU">
    <w:p w14:paraId="53B7449A" w14:textId="2453CEF6" w:rsidR="00E7528C" w:rsidRDefault="00E7528C">
      <w:pPr>
        <w:pStyle w:val="CommentText"/>
      </w:pPr>
      <w:r>
        <w:rPr>
          <w:rStyle w:val="CommentReference"/>
        </w:rPr>
        <w:annotationRef/>
      </w:r>
      <w:r>
        <w:t>This is too little…need more info.</w:t>
      </w:r>
    </w:p>
  </w:comment>
  <w:comment w:id="95" w:author="Simon Travers" w:date="2014-03-25T15:05:00Z" w:initials="OU">
    <w:p w14:paraId="1E05B0F3" w14:textId="7B5FEFF1" w:rsidR="00CD6597" w:rsidRDefault="00CD6597">
      <w:pPr>
        <w:pStyle w:val="CommentText"/>
      </w:pPr>
      <w:r>
        <w:rPr>
          <w:rStyle w:val="CommentReference"/>
        </w:rPr>
        <w:annotationRef/>
      </w:r>
      <w:r>
        <w:t>Rephrase…..bad English</w:t>
      </w:r>
    </w:p>
  </w:comment>
  <w:comment w:id="99" w:author="Simon Travers" w:date="2014-03-25T15:11:00Z" w:initials="OU">
    <w:p w14:paraId="5508D089" w14:textId="01B2261B" w:rsidR="009F3A00" w:rsidRDefault="009F3A00">
      <w:pPr>
        <w:pStyle w:val="CommentText"/>
      </w:pPr>
      <w:r>
        <w:rPr>
          <w:rStyle w:val="CommentReference"/>
        </w:rPr>
        <w:annotationRef/>
      </w:r>
      <w:r>
        <w:t>Badly written…rephrase</w:t>
      </w:r>
    </w:p>
    <w:p w14:paraId="69A58CB2" w14:textId="77777777" w:rsidR="00C60ECE" w:rsidRDefault="00C60ECE">
      <w:pPr>
        <w:pStyle w:val="CommentText"/>
      </w:pPr>
    </w:p>
    <w:p w14:paraId="0F136521" w14:textId="1B1E8915" w:rsidR="00C60ECE" w:rsidRDefault="00C60ECE">
      <w:pPr>
        <w:pStyle w:val="CommentText"/>
      </w:pPr>
      <w:r>
        <w:t>I’ve just seen that you introduce it later…why is it here?</w:t>
      </w:r>
    </w:p>
  </w:comment>
  <w:comment w:id="105" w:author="Simon Travers" w:date="2014-03-25T15:06:00Z" w:initials="OU">
    <w:p w14:paraId="57FD3782" w14:textId="5213F6A4" w:rsidR="00C60ECE" w:rsidRDefault="00C60ECE">
      <w:pPr>
        <w:pStyle w:val="CommentText"/>
      </w:pPr>
      <w:r>
        <w:rPr>
          <w:rStyle w:val="CommentReference"/>
        </w:rPr>
        <w:annotationRef/>
      </w:r>
      <w:r>
        <w:t>In all of them?</w:t>
      </w:r>
    </w:p>
  </w:comment>
  <w:comment w:id="110" w:author="Simon Travers" w:date="2014-03-25T15:07:00Z" w:initials="OU">
    <w:p w14:paraId="7AD50F07" w14:textId="680E4B8E" w:rsidR="00C60ECE" w:rsidRDefault="00C60ECE">
      <w:pPr>
        <w:pStyle w:val="CommentText"/>
      </w:pPr>
      <w:ins w:id="112" w:author="Simon Travers" w:date="2014-03-25T15:06:00Z">
        <w:r>
          <w:rPr>
            <w:rStyle w:val="CommentReference"/>
          </w:rPr>
          <w:annotationRef/>
        </w:r>
      </w:ins>
      <w:r>
        <w:t>In all platforms?!</w:t>
      </w:r>
    </w:p>
  </w:comment>
  <w:comment w:id="127" w:author="Simon Travers" w:date="2014-03-25T15:11:00Z" w:initials="OU">
    <w:p w14:paraId="53D6E3B1" w14:textId="77777777" w:rsidR="00C60ECE" w:rsidRDefault="00C60ECE">
      <w:pPr>
        <w:pStyle w:val="CommentText"/>
      </w:pPr>
      <w:r>
        <w:rPr>
          <w:rStyle w:val="CommentReference"/>
        </w:rPr>
        <w:annotationRef/>
      </w:r>
      <w:r>
        <w:t>Badly written…rephrase.</w:t>
      </w:r>
    </w:p>
    <w:p w14:paraId="2AB8062B" w14:textId="77777777" w:rsidR="00C60ECE" w:rsidRDefault="00C60ECE">
      <w:pPr>
        <w:pStyle w:val="CommentText"/>
      </w:pPr>
    </w:p>
    <w:p w14:paraId="14FF91C0" w14:textId="059CC105" w:rsidR="00C60ECE" w:rsidRDefault="00C60ECE">
      <w:pPr>
        <w:pStyle w:val="CommentText"/>
      </w:pPr>
      <w:r>
        <w:t>What has the fact that its seen more in subtype C than B got to do with homopolymer errors?  There’s also suggestions that erroneous calling of K65R can occur more frequently in subtype C (Sanger sequening) so be sure that’s not what you’re confusing here.</w:t>
      </w:r>
    </w:p>
  </w:comment>
  <w:comment w:id="131" w:author="Simon Travers" w:date="2014-03-25T15:14:00Z" w:initials="OU">
    <w:p w14:paraId="1488FFEC" w14:textId="3187ECC9" w:rsidR="00C60ECE" w:rsidRDefault="00C60ECE">
      <w:pPr>
        <w:pStyle w:val="CommentText"/>
      </w:pPr>
      <w:r>
        <w:rPr>
          <w:rStyle w:val="CommentReference"/>
        </w:rPr>
        <w:annotationRef/>
      </w:r>
      <w:r>
        <w:t>This is it?!!</w:t>
      </w:r>
    </w:p>
  </w:comment>
  <w:comment w:id="135" w:author="Simon Travers" w:date="2014-03-25T15:14:00Z" w:initials="OU">
    <w:p w14:paraId="4693AF04" w14:textId="7C6F3414" w:rsidR="00C60ECE" w:rsidRDefault="00C60ECE">
      <w:pPr>
        <w:pStyle w:val="CommentText"/>
      </w:pPr>
      <w:r>
        <w:rPr>
          <w:rStyle w:val="CommentReference"/>
        </w:rPr>
        <w:annotationRef/>
      </w:r>
      <w:r>
        <w:t>This sentence makes no sense!</w:t>
      </w:r>
    </w:p>
  </w:comment>
  <w:comment w:id="141" w:author="Simon Travers" w:date="2014-03-25T15:15:00Z" w:initials="OU">
    <w:p w14:paraId="512DDBAD" w14:textId="68895432" w:rsidR="00C60ECE" w:rsidRDefault="00C60ECE">
      <w:pPr>
        <w:pStyle w:val="CommentText"/>
      </w:pPr>
      <w:r>
        <w:rPr>
          <w:rStyle w:val="CommentReference"/>
        </w:rPr>
        <w:annotationRef/>
      </w:r>
      <w:r>
        <w:t>A lot of this needs to be rewritten but that’s one of the last things to do.</w:t>
      </w:r>
      <w:bookmarkStart w:id="142" w:name="_GoBack"/>
      <w:bookmarkEnd w:id="142"/>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78281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9821EA"/>
    <w:lvl w:ilvl="0">
      <w:start w:val="1"/>
      <w:numFmt w:val="decimal"/>
      <w:lvlText w:val="%1."/>
      <w:lvlJc w:val="left"/>
      <w:pPr>
        <w:tabs>
          <w:tab w:val="num" w:pos="1492"/>
        </w:tabs>
        <w:ind w:left="1492" w:hanging="360"/>
      </w:pPr>
    </w:lvl>
  </w:abstractNum>
  <w:abstractNum w:abstractNumId="2">
    <w:nsid w:val="FFFFFF7D"/>
    <w:multiLevelType w:val="singleLevel"/>
    <w:tmpl w:val="72BAEDB2"/>
    <w:lvl w:ilvl="0">
      <w:start w:val="1"/>
      <w:numFmt w:val="decimal"/>
      <w:lvlText w:val="%1."/>
      <w:lvlJc w:val="left"/>
      <w:pPr>
        <w:tabs>
          <w:tab w:val="num" w:pos="1209"/>
        </w:tabs>
        <w:ind w:left="1209" w:hanging="360"/>
      </w:pPr>
    </w:lvl>
  </w:abstractNum>
  <w:abstractNum w:abstractNumId="3">
    <w:nsid w:val="FFFFFF7E"/>
    <w:multiLevelType w:val="singleLevel"/>
    <w:tmpl w:val="F892B664"/>
    <w:lvl w:ilvl="0">
      <w:start w:val="1"/>
      <w:numFmt w:val="decimal"/>
      <w:lvlText w:val="%1."/>
      <w:lvlJc w:val="left"/>
      <w:pPr>
        <w:tabs>
          <w:tab w:val="num" w:pos="926"/>
        </w:tabs>
        <w:ind w:left="926" w:hanging="360"/>
      </w:pPr>
    </w:lvl>
  </w:abstractNum>
  <w:abstractNum w:abstractNumId="4">
    <w:nsid w:val="FFFFFF7F"/>
    <w:multiLevelType w:val="singleLevel"/>
    <w:tmpl w:val="09CC433E"/>
    <w:lvl w:ilvl="0">
      <w:start w:val="1"/>
      <w:numFmt w:val="decimal"/>
      <w:lvlText w:val="%1."/>
      <w:lvlJc w:val="left"/>
      <w:pPr>
        <w:tabs>
          <w:tab w:val="num" w:pos="643"/>
        </w:tabs>
        <w:ind w:left="643" w:hanging="360"/>
      </w:pPr>
    </w:lvl>
  </w:abstractNum>
  <w:abstractNum w:abstractNumId="5">
    <w:nsid w:val="FFFFFF80"/>
    <w:multiLevelType w:val="singleLevel"/>
    <w:tmpl w:val="E396B6C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C9C746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8DC0E0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CEEFA3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3FACC7C"/>
    <w:lvl w:ilvl="0">
      <w:start w:val="1"/>
      <w:numFmt w:val="decimal"/>
      <w:lvlText w:val="%1."/>
      <w:lvlJc w:val="left"/>
      <w:pPr>
        <w:tabs>
          <w:tab w:val="num" w:pos="360"/>
        </w:tabs>
        <w:ind w:left="360" w:hanging="360"/>
      </w:pPr>
    </w:lvl>
  </w:abstractNum>
  <w:abstractNum w:abstractNumId="10">
    <w:nsid w:val="FFFFFF89"/>
    <w:multiLevelType w:val="singleLevel"/>
    <w:tmpl w:val="42CC04EE"/>
    <w:lvl w:ilvl="0">
      <w:start w:val="1"/>
      <w:numFmt w:val="bullet"/>
      <w:lvlText w:val=""/>
      <w:lvlJc w:val="left"/>
      <w:pPr>
        <w:tabs>
          <w:tab w:val="num" w:pos="360"/>
        </w:tabs>
        <w:ind w:left="360" w:hanging="360"/>
      </w:pPr>
      <w:rPr>
        <w:rFonts w:ascii="Symbol" w:hAnsi="Symbol" w:hint="default"/>
      </w:rPr>
    </w:lvl>
  </w:abstractNum>
  <w:abstractNum w:abstractNumId="11">
    <w:nsid w:val="099D7461"/>
    <w:multiLevelType w:val="multilevel"/>
    <w:tmpl w:val="9A9CF0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1744947"/>
    <w:multiLevelType w:val="hybridMultilevel"/>
    <w:tmpl w:val="F8706B9C"/>
    <w:lvl w:ilvl="0" w:tplc="4F54D85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4458F4"/>
    <w:multiLevelType w:val="multilevel"/>
    <w:tmpl w:val="088E9048"/>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nsid w:val="349501DC"/>
    <w:multiLevelType w:val="multilevel"/>
    <w:tmpl w:val="A20EA01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5">
    <w:nsid w:val="4D8C2FBD"/>
    <w:multiLevelType w:val="hybridMultilevel"/>
    <w:tmpl w:val="544A12E2"/>
    <w:lvl w:ilvl="0" w:tplc="AD22780A">
      <w:start w:val="1"/>
      <w:numFmt w:val="decimal"/>
      <w:pStyle w:val="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74613"/>
    <w:multiLevelType w:val="multilevel"/>
    <w:tmpl w:val="27DEE1BA"/>
    <w:lvl w:ilvl="0">
      <w:start w:val="1"/>
      <w:numFmt w:val="decimal"/>
      <w:pStyle w:val="subheading"/>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7">
    <w:nsid w:val="6BE8796E"/>
    <w:multiLevelType w:val="multilevel"/>
    <w:tmpl w:val="1CB253B6"/>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0"/>
  </w:num>
  <w:num w:numId="10">
    <w:abstractNumId w:val="16"/>
  </w:num>
  <w:num w:numId="11">
    <w:abstractNumId w:val="11"/>
  </w:num>
  <w:num w:numId="12">
    <w:abstractNumId w:val="6"/>
  </w:num>
  <w:num w:numId="13">
    <w:abstractNumId w:val="5"/>
  </w:num>
  <w:num w:numId="14">
    <w:abstractNumId w:val="15"/>
  </w:num>
  <w:num w:numId="15">
    <w:abstractNumId w:val="17"/>
  </w:num>
  <w:num w:numId="16">
    <w:abstractNumId w:val="14"/>
  </w:num>
  <w:num w:numId="17">
    <w:abstractNumId w:val="13"/>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2163C"/>
    <w:rsid w:val="000376FF"/>
    <w:rsid w:val="00045B29"/>
    <w:rsid w:val="00072915"/>
    <w:rsid w:val="000B7FF5"/>
    <w:rsid w:val="000D59D0"/>
    <w:rsid w:val="000F6545"/>
    <w:rsid w:val="000F6711"/>
    <w:rsid w:val="001138B8"/>
    <w:rsid w:val="0012656A"/>
    <w:rsid w:val="001305EA"/>
    <w:rsid w:val="00167DAE"/>
    <w:rsid w:val="001B0251"/>
    <w:rsid w:val="001E107D"/>
    <w:rsid w:val="00204489"/>
    <w:rsid w:val="00276C82"/>
    <w:rsid w:val="002804C6"/>
    <w:rsid w:val="003105D1"/>
    <w:rsid w:val="003226E7"/>
    <w:rsid w:val="003234B0"/>
    <w:rsid w:val="003244DB"/>
    <w:rsid w:val="003353C9"/>
    <w:rsid w:val="003450DA"/>
    <w:rsid w:val="00370F89"/>
    <w:rsid w:val="00376B31"/>
    <w:rsid w:val="00384E6C"/>
    <w:rsid w:val="00396871"/>
    <w:rsid w:val="0039765F"/>
    <w:rsid w:val="003B75D6"/>
    <w:rsid w:val="004128ED"/>
    <w:rsid w:val="004302E4"/>
    <w:rsid w:val="004369F8"/>
    <w:rsid w:val="0047118B"/>
    <w:rsid w:val="0047458B"/>
    <w:rsid w:val="00492DDA"/>
    <w:rsid w:val="004B12B6"/>
    <w:rsid w:val="004C5710"/>
    <w:rsid w:val="0053789B"/>
    <w:rsid w:val="00566FB9"/>
    <w:rsid w:val="00585885"/>
    <w:rsid w:val="005B3CD0"/>
    <w:rsid w:val="005C266F"/>
    <w:rsid w:val="005C6EF1"/>
    <w:rsid w:val="005D4E1F"/>
    <w:rsid w:val="0060186C"/>
    <w:rsid w:val="006257F2"/>
    <w:rsid w:val="00636389"/>
    <w:rsid w:val="0063668E"/>
    <w:rsid w:val="006444DD"/>
    <w:rsid w:val="00645C83"/>
    <w:rsid w:val="00674845"/>
    <w:rsid w:val="006A0403"/>
    <w:rsid w:val="006D2E3B"/>
    <w:rsid w:val="006F0CC1"/>
    <w:rsid w:val="00707BA7"/>
    <w:rsid w:val="00741447"/>
    <w:rsid w:val="0075330F"/>
    <w:rsid w:val="00755D55"/>
    <w:rsid w:val="00772021"/>
    <w:rsid w:val="007720A6"/>
    <w:rsid w:val="00773DFB"/>
    <w:rsid w:val="00775EB1"/>
    <w:rsid w:val="007E6BA1"/>
    <w:rsid w:val="00850666"/>
    <w:rsid w:val="00874F03"/>
    <w:rsid w:val="0089475F"/>
    <w:rsid w:val="008973A9"/>
    <w:rsid w:val="008A5287"/>
    <w:rsid w:val="008B3E97"/>
    <w:rsid w:val="008B7E98"/>
    <w:rsid w:val="008C732F"/>
    <w:rsid w:val="008F5F58"/>
    <w:rsid w:val="009032E1"/>
    <w:rsid w:val="009334D4"/>
    <w:rsid w:val="00963611"/>
    <w:rsid w:val="00970C29"/>
    <w:rsid w:val="00974E9C"/>
    <w:rsid w:val="00990FDC"/>
    <w:rsid w:val="009A019D"/>
    <w:rsid w:val="009A72AF"/>
    <w:rsid w:val="009F3A00"/>
    <w:rsid w:val="009F6541"/>
    <w:rsid w:val="00A05551"/>
    <w:rsid w:val="00A13747"/>
    <w:rsid w:val="00A56F7F"/>
    <w:rsid w:val="00AB166A"/>
    <w:rsid w:val="00B021A8"/>
    <w:rsid w:val="00B24DE4"/>
    <w:rsid w:val="00B255BE"/>
    <w:rsid w:val="00B77190"/>
    <w:rsid w:val="00BA0AD9"/>
    <w:rsid w:val="00BB0BBD"/>
    <w:rsid w:val="00BD7100"/>
    <w:rsid w:val="00BE57C7"/>
    <w:rsid w:val="00C079DE"/>
    <w:rsid w:val="00C33F7B"/>
    <w:rsid w:val="00C60ECE"/>
    <w:rsid w:val="00C620A5"/>
    <w:rsid w:val="00C62533"/>
    <w:rsid w:val="00C650D9"/>
    <w:rsid w:val="00C73D92"/>
    <w:rsid w:val="00C77488"/>
    <w:rsid w:val="00C77653"/>
    <w:rsid w:val="00C81AFB"/>
    <w:rsid w:val="00CC7EFA"/>
    <w:rsid w:val="00CD6597"/>
    <w:rsid w:val="00CD6CBE"/>
    <w:rsid w:val="00CE23D0"/>
    <w:rsid w:val="00CF7529"/>
    <w:rsid w:val="00D22F4E"/>
    <w:rsid w:val="00DD2A46"/>
    <w:rsid w:val="00DE11FC"/>
    <w:rsid w:val="00E01C4F"/>
    <w:rsid w:val="00E06128"/>
    <w:rsid w:val="00E62B3B"/>
    <w:rsid w:val="00E7528C"/>
    <w:rsid w:val="00E827DA"/>
    <w:rsid w:val="00E8422D"/>
    <w:rsid w:val="00E87156"/>
    <w:rsid w:val="00E93216"/>
    <w:rsid w:val="00E93357"/>
    <w:rsid w:val="00EC4633"/>
    <w:rsid w:val="00F03E67"/>
    <w:rsid w:val="00F300D0"/>
    <w:rsid w:val="00F301FA"/>
    <w:rsid w:val="00F30C4D"/>
    <w:rsid w:val="00F4241C"/>
    <w:rsid w:val="00F42603"/>
    <w:rsid w:val="00F83309"/>
    <w:rsid w:val="00F874B1"/>
    <w:rsid w:val="00F9039B"/>
    <w:rsid w:val="00F94F85"/>
    <w:rsid w:val="00F96BBA"/>
    <w:rsid w:val="00FC2F0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63B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who.int/mediacentre/" TargetMode="Externa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TotalTime>
  <Pages>62</Pages>
  <Words>65398</Words>
  <Characters>372774</Characters>
  <Application>Microsoft Macintosh Word</Application>
  <DocSecurity>0</DocSecurity>
  <Lines>3106</Lines>
  <Paragraphs>874</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437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 Shrestha</dc:creator>
  <cp:lastModifiedBy>Simon Travers</cp:lastModifiedBy>
  <cp:revision>16</cp:revision>
  <dcterms:created xsi:type="dcterms:W3CDTF">2014-03-24T13:30:00Z</dcterms:created>
  <dcterms:modified xsi:type="dcterms:W3CDTF">2014-03-25T13:15:00Z</dcterms:modified>
</cp:coreProperties>
</file>